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03B738" w14:textId="77777777" w:rsidR="00C658AC" w:rsidRPr="0033109F" w:rsidRDefault="00C658AC" w:rsidP="006A42F1">
      <w:pPr>
        <w:pStyle w:val="Heading3"/>
        <w:spacing w:before="0" w:after="0"/>
      </w:pPr>
      <w:bookmarkStart w:id="0" w:name="_Hlk51923783"/>
      <w:bookmarkEnd w:id="0"/>
      <w:r w:rsidRPr="0033109F">
        <w:t>Title</w:t>
      </w:r>
    </w:p>
    <w:p w14:paraId="467A5D1A" w14:textId="77777777" w:rsidR="00ED2F46" w:rsidRPr="00ED2F46" w:rsidRDefault="00ED2F46" w:rsidP="006A42F1"/>
    <w:p w14:paraId="5568E55E" w14:textId="34DF996C" w:rsidR="00ED2F46" w:rsidRPr="00ED2F46" w:rsidRDefault="00177635" w:rsidP="006A42F1">
      <w:bookmarkStart w:id="1" w:name="_Hlk51925253"/>
      <w:r>
        <w:t xml:space="preserve">The </w:t>
      </w:r>
      <w:r w:rsidR="00295068">
        <w:t>Australian neighbourhood land</w:t>
      </w:r>
      <w:r>
        <w:t>-</w:t>
      </w:r>
      <w:r w:rsidR="00295068">
        <w:t>use profile dataset</w:t>
      </w:r>
    </w:p>
    <w:bookmarkEnd w:id="1"/>
    <w:p w14:paraId="10B4955F" w14:textId="77777777" w:rsidR="006A42F1" w:rsidRPr="0033109F" w:rsidRDefault="006A42F1" w:rsidP="006A42F1">
      <w:pPr>
        <w:rPr>
          <w:i/>
        </w:rPr>
      </w:pPr>
    </w:p>
    <w:p w14:paraId="7AD310D6" w14:textId="77777777" w:rsidR="003A5F03" w:rsidRPr="0033109F" w:rsidRDefault="003A5F03" w:rsidP="006A42F1">
      <w:pPr>
        <w:pStyle w:val="Heading3"/>
        <w:spacing w:before="0" w:after="0"/>
      </w:pPr>
      <w:r w:rsidRPr="0033109F">
        <w:t>Authors</w:t>
      </w:r>
    </w:p>
    <w:p w14:paraId="0E39CBD8" w14:textId="431E57C9" w:rsidR="00B2161C" w:rsidRPr="0033109F" w:rsidRDefault="004A15E9" w:rsidP="006A42F1">
      <w:r>
        <w:t xml:space="preserve">Ali Lakhani </w:t>
      </w:r>
      <w:r w:rsidR="00B2161C" w:rsidRPr="0033109F">
        <w:rPr>
          <w:vertAlign w:val="superscript"/>
        </w:rPr>
        <w:t>1</w:t>
      </w:r>
      <w:r w:rsidR="00177635">
        <w:rPr>
          <w:vertAlign w:val="superscript"/>
        </w:rPr>
        <w:t>,2</w:t>
      </w:r>
      <w:r w:rsidR="00B2161C" w:rsidRPr="0033109F">
        <w:t xml:space="preserve">, </w:t>
      </w:r>
      <w:r w:rsidR="00557E0C" w:rsidRPr="008133F1">
        <w:t>Dennis</w:t>
      </w:r>
      <w:r w:rsidR="00557E0C">
        <w:t xml:space="preserve"> </w:t>
      </w:r>
      <w:r>
        <w:t>Wollersheim</w:t>
      </w:r>
      <w:r w:rsidR="00177635">
        <w:rPr>
          <w:vertAlign w:val="superscript"/>
        </w:rPr>
        <w:t>1</w:t>
      </w:r>
    </w:p>
    <w:p w14:paraId="5A4DD8BC" w14:textId="77777777" w:rsidR="00B2161C" w:rsidRPr="0033109F" w:rsidRDefault="00B2161C" w:rsidP="006A42F1"/>
    <w:p w14:paraId="77809822" w14:textId="77777777" w:rsidR="00B2161C" w:rsidRPr="0033109F" w:rsidRDefault="00B2161C" w:rsidP="006A42F1">
      <w:pPr>
        <w:rPr>
          <w:b/>
        </w:rPr>
      </w:pPr>
      <w:r w:rsidRPr="0033109F">
        <w:rPr>
          <w:b/>
        </w:rPr>
        <w:t>Affiliations</w:t>
      </w:r>
    </w:p>
    <w:p w14:paraId="1B594983" w14:textId="5C599416" w:rsidR="00B2161C" w:rsidRPr="0033109F" w:rsidRDefault="00B2161C" w:rsidP="006A42F1">
      <w:r w:rsidRPr="008133F1">
        <w:rPr>
          <w:vertAlign w:val="superscript"/>
        </w:rPr>
        <w:t>1</w:t>
      </w:r>
      <w:r w:rsidR="008133F1">
        <w:t xml:space="preserve"> </w:t>
      </w:r>
      <w:r w:rsidR="00177635">
        <w:t>School of Psychology and Public Health, La Trobe University, Melbourne, Victoria, Australia, 3008</w:t>
      </w:r>
    </w:p>
    <w:p w14:paraId="4B65F57D" w14:textId="7392E5A2" w:rsidR="00B2161C" w:rsidRDefault="00B2161C" w:rsidP="006A42F1">
      <w:r w:rsidRPr="008133F1">
        <w:rPr>
          <w:vertAlign w:val="superscript"/>
        </w:rPr>
        <w:t>2</w:t>
      </w:r>
      <w:r w:rsidR="008133F1">
        <w:rPr>
          <w:vertAlign w:val="superscript"/>
        </w:rPr>
        <w:t xml:space="preserve"> </w:t>
      </w:r>
      <w:r w:rsidR="00177635">
        <w:t>The Hopkins Centre, Menzies Health Institute Queensland, Griffith University, Meadowbrook, Queensland, Australia, 4131</w:t>
      </w:r>
    </w:p>
    <w:p w14:paraId="05C8FEDF" w14:textId="77777777" w:rsidR="00177635" w:rsidRPr="0033109F" w:rsidRDefault="00177635" w:rsidP="006A42F1"/>
    <w:p w14:paraId="2187A084" w14:textId="0A543C63" w:rsidR="00B2161C" w:rsidRPr="0033109F" w:rsidRDefault="008133F1" w:rsidP="006A42F1">
      <w:r>
        <w:t>C</w:t>
      </w:r>
      <w:r w:rsidR="00B2161C" w:rsidRPr="0033109F">
        <w:t xml:space="preserve">orresponding author: </w:t>
      </w:r>
      <w:r w:rsidR="00177635">
        <w:t xml:space="preserve">Ali Lakhani </w:t>
      </w:r>
      <w:r w:rsidR="00B2161C" w:rsidRPr="0033109F">
        <w:t>(</w:t>
      </w:r>
      <w:r w:rsidR="00177635">
        <w:t>a.lakhani@latrobe.edu.au</w:t>
      </w:r>
      <w:r w:rsidR="00B2161C" w:rsidRPr="0033109F">
        <w:t>)</w:t>
      </w:r>
    </w:p>
    <w:p w14:paraId="6B25B534" w14:textId="77777777" w:rsidR="003A5F03" w:rsidRPr="0033109F" w:rsidRDefault="003A5F03" w:rsidP="006A42F1"/>
    <w:p w14:paraId="20A57026" w14:textId="77777777" w:rsidR="00C658AC" w:rsidRPr="0033109F" w:rsidRDefault="00C658AC" w:rsidP="006A42F1">
      <w:pPr>
        <w:pStyle w:val="Heading3"/>
        <w:spacing w:before="0" w:after="0"/>
      </w:pPr>
      <w:r w:rsidRPr="0033109F">
        <w:t>Abstract</w:t>
      </w:r>
    </w:p>
    <w:p w14:paraId="6EE688F6" w14:textId="652CF143" w:rsidR="00295068" w:rsidRPr="00295068" w:rsidRDefault="00295068" w:rsidP="00295068">
      <w:r>
        <w:t xml:space="preserve">The land-use profile surrounding a neighbourhood is a determinant of health and associated </w:t>
      </w:r>
      <w:r w:rsidR="004A15E9">
        <w:t xml:space="preserve">with </w:t>
      </w:r>
      <w:r>
        <w:t xml:space="preserve">socioeconomic outcomes. In Australia, </w:t>
      </w:r>
      <w:r w:rsidR="00ED3886">
        <w:t xml:space="preserve">there is no </w:t>
      </w:r>
      <w:r>
        <w:t xml:space="preserve">national publicly available dataset detailing </w:t>
      </w:r>
      <w:r w:rsidR="00B728C2">
        <w:t xml:space="preserve">the </w:t>
      </w:r>
      <w:r>
        <w:t xml:space="preserve">land-use profile surrounding residential neighbourhoods. </w:t>
      </w:r>
      <w:r w:rsidR="00B728C2">
        <w:t xml:space="preserve">Using PostGIS a centroid was placed in every </w:t>
      </w:r>
      <w:r>
        <w:t>Australian Bureau of Statistics (ABS) defined Mesh Block (MB) – the smallest geographical structure in Australian geography</w:t>
      </w:r>
      <w:r w:rsidR="00B728C2">
        <w:t xml:space="preserve"> </w:t>
      </w:r>
      <w:r w:rsidR="00521366">
        <w:t xml:space="preserve">which </w:t>
      </w:r>
      <w:r w:rsidR="004A15E9">
        <w:t xml:space="preserve">details </w:t>
      </w:r>
      <w:r w:rsidR="00B728C2">
        <w:t>the category of land</w:t>
      </w:r>
      <w:r w:rsidR="00521366">
        <w:t>-</w:t>
      </w:r>
      <w:r w:rsidR="00B728C2">
        <w:t xml:space="preserve">use </w:t>
      </w:r>
      <w:r w:rsidR="004A15E9">
        <w:t xml:space="preserve">(i.e. residential, parkland, commercial, industrial etc.) </w:t>
      </w:r>
      <w:r w:rsidR="00B728C2">
        <w:t xml:space="preserve">and population. </w:t>
      </w:r>
      <w:r w:rsidR="004A15E9">
        <w:t xml:space="preserve">The remoteness </w:t>
      </w:r>
      <w:r w:rsidR="00521366">
        <w:t xml:space="preserve">classification </w:t>
      </w:r>
      <w:r w:rsidR="004A15E9">
        <w:t xml:space="preserve">and socioeconomic status – as defined by the ABS – was joined to each MB. </w:t>
      </w:r>
      <w:r w:rsidR="00B728C2">
        <w:t>After a buffer</w:t>
      </w:r>
      <w:r w:rsidR="00521366">
        <w:t xml:space="preserve"> based on a radius</w:t>
      </w:r>
      <w:r w:rsidR="00B728C2">
        <w:t xml:space="preserve"> of 400 metres, 1-kilometre, 2-kilometre</w:t>
      </w:r>
      <w:r w:rsidR="00521366">
        <w:t>s</w:t>
      </w:r>
      <w:r w:rsidR="00B728C2">
        <w:t>, and 5-kilometres was calculated around each centroid</w:t>
      </w:r>
      <w:r w:rsidR="00ED3886">
        <w:t xml:space="preserve">, </w:t>
      </w:r>
      <w:r w:rsidR="00B728C2">
        <w:t xml:space="preserve">the </w:t>
      </w:r>
      <w:r w:rsidR="00177635">
        <w:t xml:space="preserve">square metre </w:t>
      </w:r>
      <w:r w:rsidR="00521366">
        <w:t>of</w:t>
      </w:r>
      <w:r w:rsidR="00177635">
        <w:t xml:space="preserve">, and the percentage of the buffer </w:t>
      </w:r>
      <w:r w:rsidR="00521366">
        <w:t xml:space="preserve">covered by, each </w:t>
      </w:r>
      <w:r w:rsidR="00B728C2">
        <w:t>land</w:t>
      </w:r>
      <w:r w:rsidR="00177635">
        <w:t>-</w:t>
      </w:r>
      <w:r w:rsidR="00B728C2">
        <w:t xml:space="preserve">use </w:t>
      </w:r>
      <w:r w:rsidR="00177635">
        <w:t xml:space="preserve">category was </w:t>
      </w:r>
      <w:r w:rsidR="00B728C2">
        <w:t xml:space="preserve">calculated. </w:t>
      </w:r>
      <w:r w:rsidR="004A15E9">
        <w:t xml:space="preserve">This dataset will support the decisions of urban planners, </w:t>
      </w:r>
      <w:r w:rsidR="00C22E30">
        <w:t xml:space="preserve">diverse </w:t>
      </w:r>
      <w:r w:rsidR="004A15E9">
        <w:t xml:space="preserve">government </w:t>
      </w:r>
      <w:r w:rsidR="00C22E30">
        <w:t xml:space="preserve">departments, researchers </w:t>
      </w:r>
      <w:r w:rsidR="004A15E9">
        <w:t xml:space="preserve">and those involved in public and environmental health. </w:t>
      </w:r>
    </w:p>
    <w:p w14:paraId="74FFB037" w14:textId="77777777" w:rsidR="006A42F1" w:rsidRPr="0033109F" w:rsidRDefault="006A42F1" w:rsidP="006A42F1"/>
    <w:p w14:paraId="10182A11" w14:textId="77777777" w:rsidR="00C658AC" w:rsidRPr="0033109F" w:rsidRDefault="00C658AC" w:rsidP="006A42F1">
      <w:pPr>
        <w:pStyle w:val="Heading3"/>
        <w:spacing w:before="0" w:after="0"/>
      </w:pPr>
      <w:r w:rsidRPr="0033109F">
        <w:t>Background &amp; Summary</w:t>
      </w:r>
    </w:p>
    <w:p w14:paraId="5F2D0C6A" w14:textId="21091FFE" w:rsidR="00A40E69" w:rsidRDefault="009F55D5" w:rsidP="006A42F1">
      <w:r>
        <w:t xml:space="preserve">The purpose of land surrounding </w:t>
      </w:r>
      <w:r w:rsidR="00A40E69">
        <w:t xml:space="preserve">a </w:t>
      </w:r>
      <w:r w:rsidR="004761AB">
        <w:t>residential area</w:t>
      </w:r>
      <w:r w:rsidR="00A40E69">
        <w:t xml:space="preserve"> is associated with diverse health, wellbeing and socioeconomic outcomes. </w:t>
      </w:r>
      <w:r>
        <w:t xml:space="preserve">For example, </w:t>
      </w:r>
      <w:r w:rsidR="00A40E69">
        <w:t xml:space="preserve">proximity to </w:t>
      </w:r>
      <w:r>
        <w:t xml:space="preserve">public </w:t>
      </w:r>
      <w:r w:rsidR="00A40E69">
        <w:t xml:space="preserve">transportation is associated with increased residential </w:t>
      </w:r>
      <w:r>
        <w:t xml:space="preserve">house </w:t>
      </w:r>
      <w:r w:rsidR="00A40E69">
        <w:t xml:space="preserve">prices </w:t>
      </w:r>
      <w:r w:rsidR="00A40E69">
        <w:fldChar w:fldCharType="begin"/>
      </w:r>
      <w:r w:rsidR="006165E3">
        <w:instrText xml:space="preserve"> ADDIN EN.CITE &lt;EndNote&gt;&lt;Cite&gt;&lt;Author&gt;Park&lt;/Author&gt;&lt;Year&gt;2016&lt;/Year&gt;&lt;RecNum&gt;21936&lt;/RecNum&gt;&lt;DisplayText&gt;&lt;style face="superscript"&gt;1&lt;/style&gt;&lt;/DisplayText&gt;&lt;record&gt;&lt;rec-number&gt;21936&lt;/rec-number&gt;&lt;foreign-keys&gt;&lt;key app="EN" db-id="xfrwd2tvgv2p25ef9vkp5zdftwpezfxezp9t" timestamp="1600300890"&gt;21936&lt;/key&gt;&lt;/foreign-keys&gt;&lt;ref-type name="Journal Article"&gt;17&lt;/ref-type&gt;&lt;contributors&gt;&lt;authors&gt;&lt;author&gt;Park, Yunmi&lt;/author&gt;&lt;author&gt;Huang, Shih-Kai&lt;/author&gt;&lt;author&gt;Newman, Galen D.&lt;/author&gt;&lt;/authors&gt;&lt;/contributors&gt;&lt;titles&gt;&lt;title&gt;A Statistical Meta-analysis of the Design Components of New Urbanism on Housing Prices&lt;/title&gt;&lt;secondary-title&gt;Journal of Planning Literature&lt;/secondary-title&gt;&lt;/titles&gt;&lt;periodical&gt;&lt;full-title&gt;Journal of Planning Literature&lt;/full-title&gt;&lt;/periodical&gt;&lt;pages&gt;435-451&lt;/pages&gt;&lt;volume&gt;31&lt;/volume&gt;&lt;number&gt;4&lt;/number&gt;&lt;dates&gt;&lt;year&gt;2016&lt;/year&gt;&lt;pub-dates&gt;&lt;date&gt;2016/11/01&lt;/date&gt;&lt;/pub-dates&gt;&lt;/dates&gt;&lt;publisher&gt;SAGE Publications Inc&lt;/publisher&gt;&lt;isbn&gt;0885-4122&lt;/isbn&gt;&lt;urls&gt;&lt;related-urls&gt;&lt;url&gt;https://doi.org/10.1177/0885412216667898&lt;/url&gt;&lt;/related-urls&gt;&lt;/urls&gt;&lt;electronic-resource-num&gt;10.1177/0885412216667898&lt;/electronic-resource-num&gt;&lt;access-date&gt;2020/09/16&lt;/access-date&gt;&lt;/record&gt;&lt;/Cite&gt;&lt;/EndNote&gt;</w:instrText>
      </w:r>
      <w:r w:rsidR="00A40E69">
        <w:fldChar w:fldCharType="separate"/>
      </w:r>
      <w:r w:rsidR="006165E3" w:rsidRPr="006165E3">
        <w:rPr>
          <w:noProof/>
          <w:vertAlign w:val="superscript"/>
        </w:rPr>
        <w:t>1</w:t>
      </w:r>
      <w:r w:rsidR="00A40E69">
        <w:fldChar w:fldCharType="end"/>
      </w:r>
      <w:r w:rsidR="00A40E69">
        <w:t>. Areas nearer to tertiary education institutions are likely candidates for knowledge-based industries</w:t>
      </w:r>
      <w:r w:rsidR="00A40E69" w:rsidRPr="00A40E69">
        <w:t xml:space="preserve"> </w:t>
      </w:r>
      <w:r w:rsidR="00A40E69">
        <w:fldChar w:fldCharType="begin"/>
      </w:r>
      <w:r w:rsidR="006165E3">
        <w:instrText xml:space="preserve"> ADDIN EN.CITE &lt;EndNote&gt;&lt;Cite&gt;&lt;Author&gt;Baptista&lt;/Author&gt;&lt;Year&gt;2010&lt;/Year&gt;&lt;RecNum&gt;21937&lt;/RecNum&gt;&lt;DisplayText&gt;&lt;style face="superscript"&gt;2&lt;/style&gt;&lt;/DisplayText&gt;&lt;record&gt;&lt;rec-number&gt;21937&lt;/rec-number&gt;&lt;foreign-keys&gt;&lt;key app="EN" db-id="xfrwd2tvgv2p25ef9vkp5zdftwpezfxezp9t" timestamp="1600301427"&gt;21937&lt;/key&gt;&lt;/foreign-keys&gt;&lt;ref-type name="Journal Article"&gt;17&lt;/ref-type&gt;&lt;contributors&gt;&lt;authors&gt;&lt;author&gt;Baptista, Rui&lt;/author&gt;&lt;author&gt;Mendonça, Joana&lt;/author&gt;&lt;/authors&gt;&lt;/contributors&gt;&lt;titles&gt;&lt;title&gt;Proximity to knowledge sources and the location of knowledge-based start-ups&lt;/title&gt;&lt;secondary-title&gt;The Annals of Regional Science&lt;/secondary-title&gt;&lt;/titles&gt;&lt;periodical&gt;&lt;full-title&gt;The Annals of Regional Science&lt;/full-title&gt;&lt;/periodical&gt;&lt;pages&gt;5-29&lt;/pages&gt;&lt;volume&gt;45&lt;/volume&gt;&lt;number&gt;1&lt;/number&gt;&lt;dates&gt;&lt;year&gt;2010&lt;/year&gt;&lt;pub-dates&gt;&lt;date&gt;2010/08/01&lt;/date&gt;&lt;/pub-dates&gt;&lt;/dates&gt;&lt;isbn&gt;1432-0592&lt;/isbn&gt;&lt;urls&gt;&lt;related-urls&gt;&lt;url&gt;https://doi.org/10.1007/s00168-009-0289-4&lt;/url&gt;&lt;/related-urls&gt;&lt;/urls&gt;&lt;electronic-resource-num&gt;10.1007/s00168-009-0289-4&lt;/electronic-resource-num&gt;&lt;/record&gt;&lt;/Cite&gt;&lt;/EndNote&gt;</w:instrText>
      </w:r>
      <w:r w:rsidR="00A40E69">
        <w:fldChar w:fldCharType="separate"/>
      </w:r>
      <w:r w:rsidR="006165E3" w:rsidRPr="006165E3">
        <w:rPr>
          <w:noProof/>
          <w:vertAlign w:val="superscript"/>
        </w:rPr>
        <w:t>2</w:t>
      </w:r>
      <w:r w:rsidR="00A40E69">
        <w:fldChar w:fldCharType="end"/>
      </w:r>
      <w:r w:rsidR="00A40E69">
        <w:t xml:space="preserve">. </w:t>
      </w:r>
      <w:r w:rsidR="00ED3886">
        <w:t>L</w:t>
      </w:r>
      <w:r w:rsidR="00A40E69">
        <w:t xml:space="preserve">iving near natural environments, </w:t>
      </w:r>
      <w:r>
        <w:t xml:space="preserve">contribute to </w:t>
      </w:r>
      <w:r w:rsidR="00A40E69">
        <w:t>improved social relationships for people with disability</w:t>
      </w:r>
      <w:r w:rsidR="00A40E69" w:rsidRPr="00A40E69">
        <w:t xml:space="preserve"> </w:t>
      </w:r>
      <w:r w:rsidR="00A40E69">
        <w:fldChar w:fldCharType="begin"/>
      </w:r>
      <w:r w:rsidR="006165E3">
        <w:instrText xml:space="preserve"> ADDIN EN.CITE &lt;EndNote&gt;&lt;Cite&gt;&lt;Author&gt;Botticello&lt;/Author&gt;&lt;Year&gt;2014&lt;/Year&gt;&lt;RecNum&gt;16172&lt;/RecNum&gt;&lt;DisplayText&gt;&lt;style face="superscript"&gt;3&lt;/style&gt;&lt;/DisplayText&gt;&lt;record&gt;&lt;rec-number&gt;16172&lt;/rec-number&gt;&lt;foreign-keys&gt;&lt;key app="EN" db-id="xfrwd2tvgv2p25ef9vkp5zdftwpezfxezp9t" timestamp="1533075233"&gt;16172&lt;/key&gt;&lt;/foreign-keys&gt;&lt;ref-type name="Journal Article"&gt;17&lt;/ref-type&gt;&lt;contributors&gt;&lt;authors&gt;&lt;author&gt;Botticello, Amanda L.&lt;/author&gt;&lt;author&gt;Rohrbach, Tanya&lt;/author&gt;&lt;author&gt;Cobbold, Nicolette&lt;/author&gt;&lt;/authors&gt;&lt;/contributors&gt;&lt;titles&gt;&lt;title&gt;Disability and the built environment: an investigation of community and neighborhood land uses and participation for physically impaired adults&lt;/title&gt;&lt;secondary-title&gt;Annals of epidemiology&lt;/secondary-title&gt;&lt;/titles&gt;&lt;periodical&gt;&lt;full-title&gt;Annals of Epidemiology&lt;/full-title&gt;&lt;/periodical&gt;&lt;pages&gt;545-550&lt;/pages&gt;&lt;volume&gt;24&lt;/volume&gt;&lt;number&gt;7&lt;/number&gt;&lt;dates&gt;&lt;year&gt;2014&lt;/year&gt;&lt;/dates&gt;&lt;isbn&gt;1047-2797&lt;/isbn&gt;&lt;urls&gt;&lt;related-urls&gt;&lt;url&gt;http://www.annalsofepidemiology.org/article/S1047-2797(14)00155-0/pdf&lt;/url&gt;&lt;/related-urls&gt;&lt;/urls&gt;&lt;/record&gt;&lt;/Cite&gt;&lt;/EndNote&gt;</w:instrText>
      </w:r>
      <w:r w:rsidR="00A40E69">
        <w:fldChar w:fldCharType="separate"/>
      </w:r>
      <w:r w:rsidR="006165E3" w:rsidRPr="006165E3">
        <w:rPr>
          <w:noProof/>
          <w:vertAlign w:val="superscript"/>
        </w:rPr>
        <w:t>3</w:t>
      </w:r>
      <w:r w:rsidR="00A40E69">
        <w:fldChar w:fldCharType="end"/>
      </w:r>
      <w:r w:rsidR="00A40E69">
        <w:t xml:space="preserve">. </w:t>
      </w:r>
    </w:p>
    <w:p w14:paraId="181B90FE" w14:textId="518B4755" w:rsidR="00A40E69" w:rsidRDefault="00A40E69" w:rsidP="006A42F1"/>
    <w:p w14:paraId="6C3933AF" w14:textId="6248087B" w:rsidR="009F55D5" w:rsidRDefault="004761AB" w:rsidP="006A42F1">
      <w:r>
        <w:t xml:space="preserve">Consequently, it is unsurprising that measuring the </w:t>
      </w:r>
      <w:r w:rsidR="00A40E69">
        <w:t xml:space="preserve">purpose </w:t>
      </w:r>
      <w:r>
        <w:t xml:space="preserve">of land </w:t>
      </w:r>
      <w:r w:rsidR="00A40E69">
        <w:t xml:space="preserve">surrounding a residence </w:t>
      </w:r>
      <w:r w:rsidR="000178CF">
        <w:t xml:space="preserve">is essential towards the development of </w:t>
      </w:r>
      <w:r w:rsidR="009F55D5">
        <w:t>indices and measures which are also associated with health and wellbeing outcomes. Examples of such indices include l</w:t>
      </w:r>
      <w:r w:rsidR="000178CF">
        <w:t>and-use mix measures</w:t>
      </w:r>
      <w:r w:rsidR="000178CF" w:rsidRPr="000178CF">
        <w:t xml:space="preserve"> </w:t>
      </w:r>
      <w:r w:rsidR="000178CF">
        <w:fldChar w:fldCharType="begin"/>
      </w:r>
      <w:r w:rsidR="006165E3">
        <w:instrText xml:space="preserve"> ADDIN EN.CITE &lt;EndNote&gt;&lt;Cite&gt;&lt;Author&gt;Manaugh&lt;/Author&gt;&lt;Year&gt;2013&lt;/Year&gt;&lt;RecNum&gt;21938&lt;/RecNum&gt;&lt;DisplayText&gt;&lt;style face="superscript"&gt;4&lt;/style&gt;&lt;/DisplayText&gt;&lt;record&gt;&lt;rec-number&gt;21938&lt;/rec-number&gt;&lt;foreign-keys&gt;&lt;key app="EN" db-id="xfrwd2tvgv2p25ef9vkp5zdftwpezfxezp9t" timestamp="1600302309"&gt;21938&lt;/key&gt;&lt;/foreign-keys&gt;&lt;ref-type name="Journal Article"&gt;17&lt;/ref-type&gt;&lt;contributors&gt;&lt;authors&gt;&lt;author&gt;Manaugh, Kevin&lt;/author&gt;&lt;author&gt;Kreider, Tyler&lt;/author&gt;&lt;/authors&gt;&lt;/contributors&gt;&lt;titles&gt;&lt;title&gt;What is mixed use? Presenting an interaction method for measuring land use mix&lt;/title&gt;&lt;secondary-title&gt;Journal of Transport and Land Use&lt;/secondary-title&gt;&lt;/titles&gt;&lt;periodical&gt;&lt;full-title&gt;Journal of Transport and Land Use&lt;/full-title&gt;&lt;/periodical&gt;&lt;pages&gt;63-72&lt;/pages&gt;&lt;volume&gt;6&lt;/volume&gt;&lt;number&gt;1&lt;/number&gt;&lt;dates&gt;&lt;year&gt;2013&lt;/year&gt;&lt;/dates&gt;&lt;publisher&gt;Journal of Transport and Land Use&lt;/publisher&gt;&lt;isbn&gt;19387849&lt;/isbn&gt;&lt;urls&gt;&lt;related-urls&gt;&lt;url&gt;http://www.jstor.org/stable/26202648&lt;/url&gt;&lt;/related-urls&gt;&lt;/urls&gt;&lt;custom1&gt;Full publication date: 2013&lt;/custom1&gt;&lt;remote-database-name&gt;JSTOR&lt;/remote-database-name&gt;&lt;access-date&gt;2020/09/16/&lt;/access-date&gt;&lt;/record&gt;&lt;/Cite&gt;&lt;/EndNote&gt;</w:instrText>
      </w:r>
      <w:r w:rsidR="000178CF">
        <w:fldChar w:fldCharType="separate"/>
      </w:r>
      <w:r w:rsidR="006165E3" w:rsidRPr="006165E3">
        <w:rPr>
          <w:noProof/>
          <w:vertAlign w:val="superscript"/>
        </w:rPr>
        <w:t>4</w:t>
      </w:r>
      <w:r w:rsidR="000178CF">
        <w:fldChar w:fldCharType="end"/>
      </w:r>
      <w:r w:rsidR="009F55D5">
        <w:t xml:space="preserve"> and resulting measures of walkability </w:t>
      </w:r>
      <w:r w:rsidR="009F55D5">
        <w:fldChar w:fldCharType="begin"/>
      </w:r>
      <w:r w:rsidR="006165E3">
        <w:instrText xml:space="preserve"> ADDIN EN.CITE &lt;EndNote&gt;&lt;Cite&gt;&lt;Author&gt;Mavoa&lt;/Author&gt;&lt;Year&gt;2018&lt;/Year&gt;&lt;RecNum&gt;21939&lt;/RecNum&gt;&lt;DisplayText&gt;&lt;style face="superscript"&gt;5&lt;/style&gt;&lt;/DisplayText&gt;&lt;record&gt;&lt;rec-number&gt;21939&lt;/rec-number&gt;&lt;foreign-keys&gt;&lt;key app="EN" db-id="xfrwd2tvgv2p25ef9vkp5zdftwpezfxezp9t" timestamp="1600309490"&gt;21939&lt;/key&gt;&lt;/foreign-keys&gt;&lt;ref-type name="Journal Article"&gt;17&lt;/ref-type&gt;&lt;contributors&gt;&lt;authors&gt;&lt;author&gt;Mavoa, Suzanne&lt;/author&gt;&lt;author&gt;Boulangé, Claire&lt;/author&gt;&lt;author&gt;Eagleson, Serryn&lt;/author&gt;&lt;author&gt;Stewart, Joshua&lt;/author&gt;&lt;author&gt;Badland, Hannah M.&lt;/author&gt;&lt;author&gt;Giles-Corti, Billie&lt;/author&gt;&lt;author&gt;Gunn, Lucy&lt;/author&gt;&lt;/authors&gt;&lt;/contributors&gt;&lt;titles&gt;&lt;title&gt;Identifying appropriate land-use mix measures for use in a national walkability index&lt;/title&gt;&lt;secondary-title&gt;Journal of Transport and Land Use&lt;/secondary-title&gt;&lt;/titles&gt;&lt;periodical&gt;&lt;full-title&gt;Journal of Transport and Land Use&lt;/full-title&gt;&lt;/periodical&gt;&lt;pages&gt;681-700&lt;/pages&gt;&lt;volume&gt;11&lt;/volume&gt;&lt;number&gt;1&lt;/number&gt;&lt;dates&gt;&lt;year&gt;2018&lt;/year&gt;&lt;/dates&gt;&lt;publisher&gt;Journal of Transport and Land Use&lt;/publisher&gt;&lt;isbn&gt;19387849&lt;/isbn&gt;&lt;urls&gt;&lt;related-urls&gt;&lt;url&gt;https://www.jstor.org/stable/26622423&lt;/url&gt;&lt;/related-urls&gt;&lt;/urls&gt;&lt;custom1&gt;Full publication date: 2018&lt;/custom1&gt;&lt;remote-database-name&gt;JSTOR&lt;/remote-database-name&gt;&lt;access-date&gt;2020/09/16/&lt;/access-date&gt;&lt;/record&gt;&lt;/Cite&gt;&lt;/EndNote&gt;</w:instrText>
      </w:r>
      <w:r w:rsidR="009F55D5">
        <w:fldChar w:fldCharType="separate"/>
      </w:r>
      <w:r w:rsidR="006165E3" w:rsidRPr="006165E3">
        <w:rPr>
          <w:noProof/>
          <w:vertAlign w:val="superscript"/>
        </w:rPr>
        <w:t>5</w:t>
      </w:r>
      <w:r w:rsidR="009F55D5">
        <w:fldChar w:fldCharType="end"/>
      </w:r>
      <w:r w:rsidR="009F55D5">
        <w:t>. Land-use mix is associated with mortality</w:t>
      </w:r>
      <w:r w:rsidR="009F55D5" w:rsidRPr="009F55D5">
        <w:t xml:space="preserve"> </w:t>
      </w:r>
      <w:r w:rsidR="009F55D5">
        <w:t xml:space="preserve">in ageing adults </w:t>
      </w:r>
      <w:r w:rsidR="009F55D5">
        <w:fldChar w:fldCharType="begin"/>
      </w:r>
      <w:r w:rsidR="006165E3">
        <w:instrText xml:space="preserve"> ADDIN EN.CITE &lt;EndNote&gt;&lt;Cite&gt;&lt;Author&gt;Wu&lt;/Author&gt;&lt;Year&gt;2016&lt;/Year&gt;&lt;RecNum&gt;21940&lt;/RecNum&gt;&lt;DisplayText&gt;&lt;style face="superscript"&gt;6&lt;/style&gt;&lt;/DisplayText&gt;&lt;record&gt;&lt;rec-number&gt;21940&lt;/rec-number&gt;&lt;foreign-keys&gt;&lt;key app="EN" db-id="xfrwd2tvgv2p25ef9vkp5zdftwpezfxezp9t" timestamp="1600309599"&gt;21940&lt;/key&gt;&lt;/foreign-keys&gt;&lt;ref-type name="Journal Article"&gt;17&lt;/ref-type&gt;&lt;contributors&gt;&lt;authors&gt;&lt;author&gt;Wu, Yu-Tzu&lt;/author&gt;&lt;author&gt;Prina, A. Matthew&lt;/author&gt;&lt;author&gt;Jones, Andy&lt;/author&gt;&lt;author&gt;Barnes, Linda E.&lt;/author&gt;&lt;author&gt;Matthews, Fiona E.&lt;/author&gt;&lt;author&gt;Brayne, Carol&lt;/author&gt;&lt;author&gt;Mrc, Cfas&lt;/author&gt;&lt;/authors&gt;&lt;/contributors&gt;&lt;titles&gt;&lt;title&gt;Land use mix and five-year mortality in later life: Results from the Cognitive Function and Ageing Study&lt;/title&gt;&lt;secondary-title&gt;Health &amp;amp; Place&lt;/secondary-title&gt;&lt;/titles&gt;&lt;periodical&gt;&lt;full-title&gt;Health &amp;amp; Place&lt;/full-title&gt;&lt;/periodical&gt;&lt;pages&gt;54-60&lt;/pages&gt;&lt;volume&gt;38&lt;/volume&gt;&lt;keywords&gt;&lt;keyword&gt;Land use mix&lt;/keyword&gt;&lt;keyword&gt;Neighbourhood&lt;/keyword&gt;&lt;keyword&gt;Mortality&lt;/keyword&gt;&lt;keyword&gt;Older people&lt;/keyword&gt;&lt;/keywords&gt;&lt;dates&gt;&lt;year&gt;2016&lt;/year&gt;&lt;pub-dates&gt;&lt;date&gt;2016/03/01/&lt;/date&gt;&lt;/pub-dates&gt;&lt;/dates&gt;&lt;isbn&gt;1353-8292&lt;/isbn&gt;&lt;urls&gt;&lt;related-urls&gt;&lt;url&gt;http://www.sciencedirect.com/science/article/pii/S1353829216000058&lt;/url&gt;&lt;/related-urls&gt;&lt;/urls&gt;&lt;electronic-resource-num&gt;https://doi.org/10.1016/j.healthplace.2015.12.002&lt;/electronic-resource-num&gt;&lt;/record&gt;&lt;/Cite&gt;&lt;/EndNote&gt;</w:instrText>
      </w:r>
      <w:r w:rsidR="009F55D5">
        <w:fldChar w:fldCharType="separate"/>
      </w:r>
      <w:r w:rsidR="006165E3" w:rsidRPr="006165E3">
        <w:rPr>
          <w:noProof/>
          <w:vertAlign w:val="superscript"/>
        </w:rPr>
        <w:t>6</w:t>
      </w:r>
      <w:r w:rsidR="009F55D5">
        <w:fldChar w:fldCharType="end"/>
      </w:r>
      <w:r w:rsidR="009F55D5">
        <w:t xml:space="preserve">, and </w:t>
      </w:r>
      <w:r>
        <w:t xml:space="preserve">while also </w:t>
      </w:r>
      <w:r w:rsidR="009F55D5">
        <w:t>with active commuting for people in urban centres</w:t>
      </w:r>
      <w:r w:rsidR="009F55D5" w:rsidRPr="009F55D5">
        <w:t xml:space="preserve"> </w:t>
      </w:r>
      <w:r w:rsidR="009F55D5">
        <w:fldChar w:fldCharType="begin"/>
      </w:r>
      <w:r w:rsidR="006165E3">
        <w:instrText xml:space="preserve"> ADDIN EN.CITE &lt;EndNote&gt;&lt;Cite&gt;&lt;Author&gt;Mackenbach&lt;/Author&gt;&lt;Year&gt;2016&lt;/Year&gt;&lt;RecNum&gt;21941&lt;/RecNum&gt;&lt;DisplayText&gt;&lt;style face="superscript"&gt;7&lt;/style&gt;&lt;/DisplayText&gt;&lt;record&gt;&lt;rec-number&gt;21941&lt;/rec-number&gt;&lt;foreign-keys&gt;&lt;key app="EN" db-id="xfrwd2tvgv2p25ef9vkp5zdftwpezfxezp9t" timestamp="1600316002"&gt;21941&lt;/key&gt;&lt;/foreign-keys&gt;&lt;ref-type name="Journal Article"&gt;17&lt;/ref-type&gt;&lt;contributors&gt;&lt;authors&gt;&lt;author&gt;Mackenbach, Joreintje D.&lt;/author&gt;&lt;author&gt;Randal, Edward&lt;/author&gt;&lt;author&gt;Zhao, Pengjun&lt;/author&gt;&lt;author&gt;Howden-Chapman, Philippa&lt;/author&gt;&lt;/authors&gt;&lt;/contributors&gt;&lt;titles&gt;&lt;title&gt;The Influence of Urban Land-Use and Public Transport Facilities on Active Commuting in Wellington, New Zealand: Active Transport Forecasting Using the WILUTE Model&lt;/title&gt;&lt;secondary-title&gt;Sustainability&lt;/secondary-title&gt;&lt;/titles&gt;&lt;periodical&gt;&lt;full-title&gt;Sustainability&lt;/full-title&gt;&lt;/periodical&gt;&lt;volume&gt;8&lt;/volume&gt;&lt;number&gt;3&lt;/number&gt;&lt;keywords&gt;&lt;keyword&gt;active commuting&lt;/keyword&gt;&lt;keyword&gt;transport policy&lt;/keyword&gt;&lt;keyword&gt;forecasting&lt;/keyword&gt;&lt;keyword&gt;built environment&lt;/keyword&gt;&lt;keyword&gt;physical activity&lt;/keyword&gt;&lt;/keywords&gt;&lt;dates&gt;&lt;year&gt;2016&lt;/year&gt;&lt;/dates&gt;&lt;isbn&gt;2071-1050&lt;/isbn&gt;&lt;urls&gt;&lt;/urls&gt;&lt;electronic-resource-num&gt;10.3390/su8030242&lt;/electronic-resource-num&gt;&lt;/record&gt;&lt;/Cite&gt;&lt;/EndNote&gt;</w:instrText>
      </w:r>
      <w:r w:rsidR="009F55D5">
        <w:fldChar w:fldCharType="separate"/>
      </w:r>
      <w:r w:rsidR="006165E3" w:rsidRPr="006165E3">
        <w:rPr>
          <w:noProof/>
          <w:vertAlign w:val="superscript"/>
        </w:rPr>
        <w:t>7</w:t>
      </w:r>
      <w:r w:rsidR="009F55D5">
        <w:fldChar w:fldCharType="end"/>
      </w:r>
      <w:r w:rsidR="009F55D5">
        <w:t xml:space="preserve">. While increased walkability is associated with improved quality of life for ageing adults </w:t>
      </w:r>
      <w:r w:rsidR="009F55D5">
        <w:fldChar w:fldCharType="begin"/>
      </w:r>
      <w:r w:rsidR="006165E3">
        <w:instrText xml:space="preserve"> ADDIN EN.CITE &lt;EndNote&gt;&lt;Cite&gt;&lt;Author&gt;Zhao&lt;/Author&gt;&lt;Year&gt;2017&lt;/Year&gt;&lt;RecNum&gt;21942&lt;/RecNum&gt;&lt;DisplayText&gt;&lt;style face="superscript"&gt;8&lt;/style&gt;&lt;/DisplayText&gt;&lt;record&gt;&lt;rec-number&gt;21942&lt;/rec-number&gt;&lt;foreign-keys&gt;&lt;key app="EN" db-id="xfrwd2tvgv2p25ef9vkp5zdftwpezfxezp9t" timestamp="1600316148"&gt;21942&lt;/key&gt;&lt;/foreign-keys&gt;&lt;ref-type name="Journal Article"&gt;17&lt;/ref-type&gt;&lt;contributors&gt;&lt;authors&gt;&lt;author&gt;Zhao, Yanan&lt;/author&gt;&lt;author&gt;Chung, Pak-Kwong&lt;/author&gt;&lt;/authors&gt;&lt;/contributors&gt;&lt;titles&gt;&lt;title&gt;Neighborhood environment walkability and health-related quality of life among older adults in Hong Kong&lt;/title&gt;&lt;secondary-title&gt;Archives of Gerontology and Geriatrics&lt;/secondary-title&gt;&lt;/titles&gt;&lt;periodical&gt;&lt;full-title&gt;Archives Of Gerontology And Geriatrics&lt;/full-title&gt;&lt;/periodical&gt;&lt;pages&gt;182-186&lt;/pages&gt;&lt;volume&gt;73&lt;/volume&gt;&lt;keywords&gt;&lt;keyword&gt;Quality of life&lt;/keyword&gt;&lt;keyword&gt;Built environment&lt;/keyword&gt;&lt;keyword&gt;Walkability&lt;/keyword&gt;&lt;keyword&gt;Older adult&lt;/keyword&gt;&lt;keyword&gt;Hong Kong&lt;/keyword&gt;&lt;/keywords&gt;&lt;dates&gt;&lt;year&gt;2017&lt;/year&gt;&lt;pub-dates&gt;&lt;date&gt;2017/11/01/&lt;/date&gt;&lt;/pub-dates&gt;&lt;/dates&gt;&lt;isbn&gt;0167-4943&lt;/isbn&gt;&lt;urls&gt;&lt;related-urls&gt;&lt;url&gt;http://www.sciencedirect.com/science/article/pii/S0167494316303016&lt;/url&gt;&lt;/related-urls&gt;&lt;/urls&gt;&lt;electronic-resource-num&gt;https://doi.org/10.1016/j.archger.2017.08.003&lt;/electronic-resource-num&gt;&lt;/record&gt;&lt;/Cite&gt;&lt;/EndNote&gt;</w:instrText>
      </w:r>
      <w:r w:rsidR="009F55D5">
        <w:fldChar w:fldCharType="separate"/>
      </w:r>
      <w:r w:rsidR="006165E3" w:rsidRPr="006165E3">
        <w:rPr>
          <w:noProof/>
          <w:vertAlign w:val="superscript"/>
        </w:rPr>
        <w:t>8</w:t>
      </w:r>
      <w:r w:rsidR="009F55D5">
        <w:fldChar w:fldCharType="end"/>
      </w:r>
      <w:r w:rsidR="009F55D5" w:rsidRPr="009F55D5">
        <w:t xml:space="preserve"> </w:t>
      </w:r>
      <w:r w:rsidR="009F55D5">
        <w:t>and a lower risk of cardiovascular disease</w:t>
      </w:r>
      <w:r w:rsidR="009F55D5" w:rsidRPr="009F55D5">
        <w:t xml:space="preserve"> </w:t>
      </w:r>
      <w:r w:rsidR="009F55D5">
        <w:fldChar w:fldCharType="begin">
          <w:fldData xml:space="preserve">PEVuZE5vdGU+PENpdGU+PEF1dGhvcj5Ib3dlbGw8L0F1dGhvcj48WWVhcj4yMDE5PC9ZZWFyPjxS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</w:fldData>
        </w:fldChar>
      </w:r>
      <w:r w:rsidR="006165E3">
        <w:instrText xml:space="preserve"> ADDIN EN.CITE </w:instrText>
      </w:r>
      <w:r w:rsidR="006165E3">
        <w:fldChar w:fldCharType="begin">
          <w:fldData xml:space="preserve">PEVuZE5vdGU+PENpdGU+PEF1dGhvcj5Ib3dlbGw8L0F1dGhvcj48WWVhcj4yMDE5PC9ZZWFyPjxS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</w:fldData>
        </w:fldChar>
      </w:r>
      <w:r w:rsidR="006165E3">
        <w:instrText xml:space="preserve"> ADDIN EN.CITE.DATA </w:instrText>
      </w:r>
      <w:r w:rsidR="006165E3">
        <w:fldChar w:fldCharType="end"/>
      </w:r>
      <w:r w:rsidR="009F55D5">
        <w:fldChar w:fldCharType="separate"/>
      </w:r>
      <w:r w:rsidR="006165E3" w:rsidRPr="006165E3">
        <w:rPr>
          <w:noProof/>
          <w:vertAlign w:val="superscript"/>
        </w:rPr>
        <w:t>9</w:t>
      </w:r>
      <w:r w:rsidR="009F55D5">
        <w:fldChar w:fldCharType="end"/>
      </w:r>
      <w:r w:rsidR="009F55D5">
        <w:t xml:space="preserve">. </w:t>
      </w:r>
    </w:p>
    <w:p w14:paraId="65473219" w14:textId="77777777" w:rsidR="00CD5E22" w:rsidRDefault="00CD5E22" w:rsidP="006A42F1"/>
    <w:p w14:paraId="26FD6CBC" w14:textId="5A3667DE" w:rsidR="00CD5E22" w:rsidRDefault="00CD5E22" w:rsidP="00CD5E22">
      <w:r>
        <w:t>Mesh blocks (MBs) are the smallest geographical area in Australia and are defined by the Australian Bureau of Statistics</w:t>
      </w:r>
      <w:r w:rsidR="005B53A6">
        <w:t xml:space="preserve"> (ABS)</w:t>
      </w:r>
      <w:r>
        <w:t xml:space="preserve"> </w:t>
      </w:r>
      <w:r>
        <w:fldChar w:fldCharType="begin"/>
      </w:r>
      <w:r w:rsidR="006165E3">
        <w:instrText xml:space="preserve"> ADDIN EN.CITE &lt;EndNote&gt;&lt;Cite&gt;&lt;Author&gt;Australian Bureau of Statistics&lt;/Author&gt;&lt;Year&gt;2016&lt;/Year&gt;&lt;RecNum&gt;21930&lt;/RecNum&gt;&lt;DisplayText&gt;&lt;style face="superscript"&gt;10&lt;/style&gt;&lt;/DisplayText&gt;&lt;record&gt;&lt;rec-number&gt;21930&lt;/rec-number&gt;&lt;foreign-keys&gt;&lt;key app="EN" db-id="xfrwd2tvgv2p25ef9vkp5zdftwpezfxezp9t" timestamp="1597024193"&gt;21930&lt;/key&gt;&lt;/foreign-keys&gt;&lt;ref-type name="Web Page"&gt;12&lt;/ref-type&gt;&lt;contributors&gt;&lt;authors&gt;&lt;author&gt;Australian Bureau of Statistics, &lt;/author&gt;&lt;/authors&gt;&lt;/contributors&gt;&lt;titles&gt;&lt;title&gt;1270.0.55.001 - Australian Statistical Geography Standard (ASGS): Volume 1 - Main Structure and Greater Capital City Statistical Areas&lt;/title&gt;&lt;/titles&gt;&lt;dates&gt;&lt;year&gt;2016&lt;/year&gt;&lt;/dates&gt;&lt;urls&gt;&lt;related-urls&gt;&lt;url&gt;https://www.abs.gov.au/ausstats/abs@.nsf/Lookup/by%20Subject/1270.0.55.001~July%202016~Main%20Features~Overview~1&lt;/url&gt;&lt;/related-urls&gt;&lt;/urls&gt;&lt;/record&gt;&lt;/Cite&gt;&lt;/EndNote&gt;</w:instrText>
      </w:r>
      <w:r>
        <w:fldChar w:fldCharType="separate"/>
      </w:r>
      <w:r w:rsidR="006165E3" w:rsidRPr="006165E3">
        <w:rPr>
          <w:noProof/>
          <w:vertAlign w:val="superscript"/>
        </w:rPr>
        <w:t>10</w:t>
      </w:r>
      <w:r>
        <w:fldChar w:fldCharType="end"/>
      </w:r>
      <w:r>
        <w:t xml:space="preserve">. Australia has 358,122 MBs and they are designated as one of ten categories: residential, commercial, industrial, parkland, education, hospital/medical, transport, primary production, water, and other. Most populated MBs include between 30 to 60 dwellings.  </w:t>
      </w:r>
    </w:p>
    <w:p w14:paraId="78DF0491" w14:textId="096C89B0" w:rsidR="00177635" w:rsidRDefault="00177635" w:rsidP="00CD5E22"/>
    <w:p w14:paraId="4026722E" w14:textId="6ADD7C84" w:rsidR="003C161D" w:rsidRDefault="009F55D5" w:rsidP="006A42F1">
      <w:commentRangeStart w:id="2"/>
      <w:commentRangeEnd w:id="2"/>
      <w:r>
        <w:t xml:space="preserve">In Australia, a publicly available national dataset </w:t>
      </w:r>
      <w:r w:rsidR="006965F3">
        <w:t xml:space="preserve">clarifying </w:t>
      </w:r>
      <w:r>
        <w:t xml:space="preserve">the purpose of </w:t>
      </w:r>
      <w:r w:rsidR="006965F3">
        <w:t xml:space="preserve">MBs neighbouring </w:t>
      </w:r>
      <w:r w:rsidR="00C22E30">
        <w:t xml:space="preserve">a residential </w:t>
      </w:r>
      <w:r w:rsidR="006965F3">
        <w:t xml:space="preserve">MB </w:t>
      </w:r>
      <w:r>
        <w:t xml:space="preserve">is non-existent. Such information can inform the decisions of policy makers, </w:t>
      </w:r>
      <w:r>
        <w:lastRenderedPageBreak/>
        <w:t>urban and health service planners, researchers and the general public.</w:t>
      </w:r>
      <w:r w:rsidR="004761AB">
        <w:t xml:space="preserve"> In particular, such information could also inform those interested in the development of measures and indices which are used to predict or explain health and wellbeing outcomes.</w:t>
      </w:r>
      <w:r>
        <w:t xml:space="preserve"> Consequently, this project </w:t>
      </w:r>
      <w:r w:rsidR="00C22E30">
        <w:t xml:space="preserve">involved developing </w:t>
      </w:r>
      <w:r>
        <w:t xml:space="preserve">a dataset which clarified the </w:t>
      </w:r>
      <w:r w:rsidR="004761AB">
        <w:t xml:space="preserve">percentage of </w:t>
      </w:r>
      <w:r>
        <w:t>land</w:t>
      </w:r>
      <w:r w:rsidR="00C22E30">
        <w:t>-</w:t>
      </w:r>
      <w:r>
        <w:t xml:space="preserve">use surrounding </w:t>
      </w:r>
      <w:r w:rsidR="004761AB">
        <w:t xml:space="preserve">a </w:t>
      </w:r>
      <w:r>
        <w:t>400 metr</w:t>
      </w:r>
      <w:r w:rsidR="00C22E30">
        <w:t>e</w:t>
      </w:r>
      <w:r>
        <w:t>, 1</w:t>
      </w:r>
      <w:r w:rsidR="004761AB">
        <w:t>-</w:t>
      </w:r>
      <w:r>
        <w:t>kilometre, 2</w:t>
      </w:r>
      <w:r w:rsidR="004761AB">
        <w:t>-</w:t>
      </w:r>
      <w:r>
        <w:t>kilometre</w:t>
      </w:r>
      <w:r w:rsidR="004761AB">
        <w:t xml:space="preserve"> </w:t>
      </w:r>
      <w:r>
        <w:t>and 5</w:t>
      </w:r>
      <w:r w:rsidR="004761AB">
        <w:t>-</w:t>
      </w:r>
      <w:r>
        <w:t>kilometre</w:t>
      </w:r>
      <w:r w:rsidR="004761AB">
        <w:t xml:space="preserve"> </w:t>
      </w:r>
      <w:r w:rsidR="003C161D">
        <w:t xml:space="preserve">radii </w:t>
      </w:r>
      <w:r w:rsidR="004761AB">
        <w:t xml:space="preserve">of </w:t>
      </w:r>
      <w:r>
        <w:t xml:space="preserve">all </w:t>
      </w:r>
      <w:r w:rsidR="006965F3">
        <w:t>MBs</w:t>
      </w:r>
      <w:r>
        <w:t xml:space="preserve"> in Australia. These </w:t>
      </w:r>
      <w:r w:rsidR="00C22E30">
        <w:t xml:space="preserve">areas </w:t>
      </w:r>
      <w:r>
        <w:t xml:space="preserve">were </w:t>
      </w:r>
      <w:r w:rsidR="00C22E30">
        <w:t xml:space="preserve">used </w:t>
      </w:r>
      <w:r>
        <w:t xml:space="preserve">as 400 meters </w:t>
      </w:r>
      <w:r>
        <w:fldChar w:fldCharType="begin"/>
      </w:r>
      <w:r w:rsidR="006165E3">
        <w:instrText xml:space="preserve"> ADDIN EN.CITE &lt;EndNote&gt;&lt;Cite&gt;&lt;Author&gt;State of the Environment Australia&lt;/Author&gt;&lt;Year&gt;2016&lt;/Year&gt;&lt;RecNum&gt;21944&lt;/RecNum&gt;&lt;DisplayText&gt;&lt;style face="superscript"&gt;11&lt;/style&gt;&lt;/DisplayText&gt;&lt;record&gt;&lt;rec-number&gt;21944&lt;/rec-number&gt;&lt;foreign-keys&gt;&lt;key app="EN" db-id="xfrwd2tvgv2p25ef9vkp5zdftwpezfxezp9t" timestamp="1600318759"&gt;21944&lt;/key&gt;&lt;/foreign-keys&gt;&lt;ref-type name="Web Page"&gt;12&lt;/ref-type&gt;&lt;contributors&gt;&lt;authors&gt;&lt;author&gt;State of the Environment Australia,&lt;/author&gt;&lt;/authors&gt;&lt;/contributors&gt;&lt;titles&gt;&lt;title&gt;Livability: Urban amenity &lt;/title&gt;&lt;/titles&gt;&lt;dates&gt;&lt;year&gt;2016&lt;/year&gt;&lt;/dates&gt;&lt;urls&gt;&lt;/urls&gt;&lt;/record&gt;&lt;/Cite&gt;&lt;/EndNote&gt;</w:instrText>
      </w:r>
      <w:r>
        <w:fldChar w:fldCharType="separate"/>
      </w:r>
      <w:r w:rsidR="006165E3" w:rsidRPr="006165E3">
        <w:rPr>
          <w:noProof/>
          <w:vertAlign w:val="superscript"/>
        </w:rPr>
        <w:t>11</w:t>
      </w:r>
      <w:r>
        <w:fldChar w:fldCharType="end"/>
      </w:r>
      <w:r>
        <w:t xml:space="preserve">, and between 1 and 2 kilometres </w:t>
      </w:r>
      <w:r>
        <w:fldChar w:fldCharType="begin">
          <w:fldData xml:space="preserve">PEVuZE5vdGU+PENpdGU+PEF1dGhvcj5EdW5jYW48L0F1dGhvcj48WWVhcj4yMDExPC9ZZWFyPjxS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==
</w:fldData>
        </w:fldChar>
      </w:r>
      <w:r w:rsidR="006165E3">
        <w:instrText xml:space="preserve"> ADDIN EN.CITE </w:instrText>
      </w:r>
      <w:r w:rsidR="006165E3">
        <w:fldChar w:fldCharType="begin">
          <w:fldData xml:space="preserve">PEVuZE5vdGU+PENpdGU+PEF1dGhvcj5EdW5jYW48L0F1dGhvcj48WWVhcj4yMDExPC9ZZWFyPjxS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==
</w:fldData>
        </w:fldChar>
      </w:r>
      <w:r w:rsidR="006165E3">
        <w:instrText xml:space="preserve"> ADDIN EN.CITE.DATA </w:instrText>
      </w:r>
      <w:r w:rsidR="006165E3">
        <w:fldChar w:fldCharType="end"/>
      </w:r>
      <w:r>
        <w:fldChar w:fldCharType="separate"/>
      </w:r>
      <w:r w:rsidR="006165E3" w:rsidRPr="006165E3">
        <w:rPr>
          <w:noProof/>
          <w:vertAlign w:val="superscript"/>
        </w:rPr>
        <w:t>12</w:t>
      </w:r>
      <w:r>
        <w:fldChar w:fldCharType="end"/>
      </w:r>
      <w:r w:rsidRPr="009F55D5">
        <w:t xml:space="preserve"> </w:t>
      </w:r>
      <w:r>
        <w:t xml:space="preserve">are standard distances </w:t>
      </w:r>
      <w:r w:rsidR="004761AB">
        <w:t xml:space="preserve">used for measures of </w:t>
      </w:r>
      <w:r>
        <w:t xml:space="preserve">walkability. </w:t>
      </w:r>
      <w:r w:rsidR="00BE4B37">
        <w:t xml:space="preserve">Five </w:t>
      </w:r>
      <w:r>
        <w:t xml:space="preserve">kilometres was considered as recent social distancing policy in the state of Victoria </w:t>
      </w:r>
      <w:r w:rsidR="00C22E30">
        <w:t xml:space="preserve">under </w:t>
      </w:r>
      <w:r>
        <w:t>the context of COVID-19 has required people located within metropolitan Melbourne to remain within a 5-kilometre distance of their home</w:t>
      </w:r>
      <w:r w:rsidRPr="009F55D5">
        <w:t xml:space="preserve"> </w:t>
      </w:r>
      <w:r>
        <w:fldChar w:fldCharType="begin"/>
      </w:r>
      <w:r w:rsidR="006165E3">
        <w:instrText xml:space="preserve"> ADDIN EN.CITE &lt;EndNote&gt;&lt;Cite&gt;&lt;Author&gt;Permier of Victoria&lt;/Author&gt;&lt;Year&gt;2020&lt;/Year&gt;&lt;RecNum&gt;21927&lt;/RecNum&gt;&lt;DisplayText&gt;&lt;style face="superscript"&gt;13&lt;/style&gt;&lt;/DisplayText&gt;&lt;record&gt;&lt;rec-number&gt;21927&lt;/rec-number&gt;&lt;foreign-keys&gt;&lt;key app="EN" db-id="xfrwd2tvgv2p25ef9vkp5zdftwpezfxezp9t" timestamp="1597023595"&gt;21927&lt;/key&gt;&lt;/foreign-keys&gt;&lt;ref-type name="Press Release"&gt;63&lt;/ref-type&gt;&lt;contributors&gt;&lt;authors&gt;&lt;author&gt;Permier of Victoria,&lt;/author&gt;&lt;/authors&gt;&lt;/contributors&gt;&lt;titles&gt;&lt;title&gt;Statement on Changes to Melbourne&amp;apos;s Restrictions&lt;/title&gt;&lt;/titles&gt;&lt;dates&gt;&lt;year&gt;2020&lt;/year&gt;&lt;/dates&gt;&lt;publisher&gt;Victoria State Government&lt;/publisher&gt;&lt;urls&gt;&lt;related-urls&gt;&lt;url&gt;https://www.premier.vic.gov.au/statement-changes-melbournes-restrictions&lt;/url&gt;&lt;/related-urls&gt;&lt;/urls&gt;&lt;/record&gt;&lt;/Cite&gt;&lt;/EndNote&gt;</w:instrText>
      </w:r>
      <w:r>
        <w:fldChar w:fldCharType="separate"/>
      </w:r>
      <w:r w:rsidR="006165E3" w:rsidRPr="006165E3">
        <w:rPr>
          <w:noProof/>
          <w:vertAlign w:val="superscript"/>
        </w:rPr>
        <w:t>13</w:t>
      </w:r>
      <w:r>
        <w:fldChar w:fldCharType="end"/>
      </w:r>
      <w:r>
        <w:t xml:space="preserve">. In the instance where a similar measure is used by other states or councils, it was expected that this data would be useful. </w:t>
      </w:r>
    </w:p>
    <w:p w14:paraId="072F9F82" w14:textId="77777777" w:rsidR="003C161D" w:rsidRDefault="003C161D" w:rsidP="006A42F1"/>
    <w:p w14:paraId="03946EE1" w14:textId="62828D63" w:rsidR="00C658AC" w:rsidRDefault="00CD5E22" w:rsidP="00644F9D">
      <w:r>
        <w:t xml:space="preserve">As a part of this project the </w:t>
      </w:r>
      <w:r w:rsidR="003C161D">
        <w:t xml:space="preserve">population and number of dwellings covered across each relevant </w:t>
      </w:r>
      <w:r w:rsidR="00C22E30">
        <w:t>radius</w:t>
      </w:r>
      <w:r w:rsidR="003C161D">
        <w:t xml:space="preserve"> for each residential MB was calculated. </w:t>
      </w:r>
      <w:r w:rsidR="006965F3">
        <w:t xml:space="preserve">Additionally, for each residential MB, the geographic location was linked to the remoteness </w:t>
      </w:r>
      <w:r w:rsidR="00C22E30">
        <w:t xml:space="preserve">classification </w:t>
      </w:r>
      <w:r w:rsidR="00C22E30">
        <w:fldChar w:fldCharType="begin"/>
      </w:r>
      <w:r w:rsidR="006165E3">
        <w:instrText xml:space="preserve"> ADDIN EN.CITE &lt;EndNote&gt;&lt;Cite&gt;&lt;Author&gt;Australian Bureau of Statistics&lt;/Author&gt;&lt;Year&gt;2016&lt;/Year&gt;&lt;RecNum&gt;21947&lt;/RecNum&gt;&lt;DisplayText&gt;&lt;style face="superscript"&gt;14&lt;/style&gt;&lt;/DisplayText&gt;&lt;record&gt;&lt;rec-number&gt;21947&lt;/rec-number&gt;&lt;foreign-keys&gt;&lt;key app="EN" db-id="xfrwd2tvgv2p25ef9vkp5zdftwpezfxezp9t" timestamp="1600735084"&gt;21947&lt;/key&gt;&lt;/foreign-keys&gt;&lt;ref-type name="Web Page"&gt;12&lt;/ref-type&gt;&lt;contributors&gt;&lt;authors&gt;&lt;author&gt;Australian Bureau of Statistics,&lt;/author&gt;&lt;/authors&gt;&lt;/contributors&gt;&lt;titles&gt;&lt;title&gt;1270.0.55.005 - Australian Statistical Geography Standard (ASGS): Volume 5 - Remoteness Structure &lt;/title&gt;&lt;/titles&gt;&lt;dates&gt;&lt;year&gt;2016&lt;/year&gt;&lt;/dates&gt;&lt;urls&gt;&lt;related-urls&gt;&lt;url&gt;https://www.abs.gov.au/ausstats/abs@.nsf/Lookup/by%20Subject/1270.0.55.004~July%202016~Main%20Features~Summary%20Table~7&lt;/url&gt;&lt;/related-urls&gt;&lt;/urls&gt;&lt;/record&gt;&lt;/Cite&gt;&lt;/EndNote&gt;</w:instrText>
      </w:r>
      <w:r w:rsidR="00C22E30">
        <w:fldChar w:fldCharType="separate"/>
      </w:r>
      <w:r w:rsidR="006165E3" w:rsidRPr="006165E3">
        <w:rPr>
          <w:noProof/>
          <w:vertAlign w:val="superscript"/>
        </w:rPr>
        <w:t>14</w:t>
      </w:r>
      <w:r w:rsidR="00C22E30">
        <w:fldChar w:fldCharType="end"/>
      </w:r>
      <w:r w:rsidR="006965F3">
        <w:t>, and socioeconomic status</w:t>
      </w:r>
      <w:r w:rsidR="00C22E30">
        <w:t xml:space="preserve"> </w:t>
      </w:r>
      <w:r w:rsidR="00C22E30">
        <w:fldChar w:fldCharType="begin"/>
      </w:r>
      <w:r w:rsidR="006165E3">
        <w:instrText xml:space="preserve"> ADDIN EN.CITE &lt;EndNote&gt;&lt;Cite&gt;&lt;Author&gt;Australian Bureau of Statistics&lt;/Author&gt;&lt;Year&gt;2016&lt;/Year&gt;&lt;RecNum&gt;21946&lt;/RecNum&gt;&lt;DisplayText&gt;&lt;style face="superscript"&gt;15&lt;/style&gt;&lt;/DisplayText&gt;&lt;record&gt;&lt;rec-number&gt;21946&lt;/rec-number&gt;&lt;foreign-keys&gt;&lt;key app="EN" db-id="xfrwd2tvgv2p25ef9vkp5zdftwpezfxezp9t" timestamp="1600734871"&gt;21946&lt;/key&gt;&lt;/foreign-keys&gt;&lt;ref-type name="Dataset"&gt;59&lt;/ref-type&gt;&lt;contributors&gt;&lt;authors&gt;&lt;author&gt;Australian Bureau of Statistics,&lt;/author&gt;&lt;/authors&gt;&lt;/contributors&gt;&lt;titles&gt;&lt;title&gt;2033.0.55.001 - Census of Population and Housing: Socio-Economic Indexes for Areas (SEIFA)&lt;/title&gt;&lt;/titles&gt;&lt;dates&gt;&lt;year&gt;2016&lt;/year&gt;&lt;/dates&gt;&lt;urls&gt;&lt;/urls&gt;&lt;/record&gt;&lt;/Cite&gt;&lt;/EndNote&gt;</w:instrText>
      </w:r>
      <w:r w:rsidR="00C22E30">
        <w:fldChar w:fldCharType="separate"/>
      </w:r>
      <w:r w:rsidR="006165E3" w:rsidRPr="006165E3">
        <w:rPr>
          <w:noProof/>
          <w:vertAlign w:val="superscript"/>
        </w:rPr>
        <w:t>15</w:t>
      </w:r>
      <w:r w:rsidR="00C22E30">
        <w:fldChar w:fldCharType="end"/>
      </w:r>
      <w:r w:rsidR="006965F3">
        <w:t xml:space="preserve">. This was done so end users could conduct analysis to investigate the impact of remoteness and socioeconomic status on access to </w:t>
      </w:r>
      <w:r w:rsidR="00C22E30">
        <w:t xml:space="preserve">specific </w:t>
      </w:r>
      <w:r w:rsidR="006965F3">
        <w:t>amenities</w:t>
      </w:r>
      <w:r w:rsidR="00C22E30">
        <w:t xml:space="preserve"> (for example, hospital/medical, education and/or parklands).</w:t>
      </w:r>
      <w:r w:rsidR="00C22E30" w:rsidDel="00C22E30">
        <w:t xml:space="preserve"> </w:t>
      </w:r>
      <w:r w:rsidR="006965F3">
        <w:t xml:space="preserve"> The </w:t>
      </w:r>
      <w:r w:rsidR="003C161D">
        <w:t>land</w:t>
      </w:r>
      <w:r w:rsidR="00C22E30">
        <w:t>-</w:t>
      </w:r>
      <w:r w:rsidR="003C161D">
        <w:t>use</w:t>
      </w:r>
      <w:r w:rsidR="00644F9D">
        <w:t xml:space="preserve">, </w:t>
      </w:r>
      <w:r w:rsidR="003C161D">
        <w:t xml:space="preserve">population and number of dwellings around all non-residential </w:t>
      </w:r>
      <w:r w:rsidR="004761AB">
        <w:t>MBs</w:t>
      </w:r>
      <w:r w:rsidR="003C161D">
        <w:t xml:space="preserve"> were also </w:t>
      </w:r>
      <w:r w:rsidR="00C22E30">
        <w:t>calculated</w:t>
      </w:r>
      <w:r w:rsidR="003C161D">
        <w:t xml:space="preserve">. It </w:t>
      </w:r>
      <w:r w:rsidR="006965F3">
        <w:t>is</w:t>
      </w:r>
      <w:r w:rsidR="003C161D">
        <w:t xml:space="preserve"> expected that this information could </w:t>
      </w:r>
      <w:r w:rsidR="006965F3">
        <w:t xml:space="preserve">also be useful for </w:t>
      </w:r>
      <w:r w:rsidR="00644F9D">
        <w:t xml:space="preserve">developers, </w:t>
      </w:r>
      <w:r w:rsidR="00C22E30">
        <w:t xml:space="preserve">and </w:t>
      </w:r>
      <w:r w:rsidR="00644F9D">
        <w:t xml:space="preserve">health and social </w:t>
      </w:r>
      <w:r w:rsidR="006965F3">
        <w:t xml:space="preserve">service </w:t>
      </w:r>
      <w:r w:rsidR="00644F9D">
        <w:t xml:space="preserve">planners. </w:t>
      </w:r>
      <w:r w:rsidR="006965F3">
        <w:t xml:space="preserve">Table 1 below clarifies the data that was used to create the dataset while </w:t>
      </w:r>
      <w:r w:rsidR="00644F9D">
        <w:t xml:space="preserve">Figure </w:t>
      </w:r>
      <w:r w:rsidR="00D32849">
        <w:t>1</w:t>
      </w:r>
      <w:r w:rsidR="00644F9D">
        <w:t xml:space="preserve"> </w:t>
      </w:r>
      <w:r w:rsidR="00C22E30">
        <w:t xml:space="preserve">is the schematic overview which </w:t>
      </w:r>
      <w:r w:rsidR="006965F3">
        <w:t xml:space="preserve">details </w:t>
      </w:r>
      <w:r w:rsidR="00644F9D">
        <w:t xml:space="preserve">the process undertaken to generate the dataset. </w:t>
      </w:r>
    </w:p>
    <w:p w14:paraId="6610EA3C" w14:textId="57C22CD8" w:rsidR="006165E3" w:rsidRDefault="006165E3" w:rsidP="00644F9D"/>
    <w:p w14:paraId="4F3F3AFA" w14:textId="621DF309" w:rsidR="006165E3" w:rsidRPr="008133F1" w:rsidRDefault="006165E3" w:rsidP="00644F9D">
      <w:pPr>
        <w:rPr>
          <w:b/>
          <w:bCs/>
        </w:rPr>
      </w:pPr>
      <w:r w:rsidRPr="008133F1">
        <w:rPr>
          <w:b/>
          <w:bCs/>
        </w:rPr>
        <w:t xml:space="preserve">Table 1: Data used to develop the dataset </w:t>
      </w:r>
    </w:p>
    <w:p w14:paraId="5549C24E" w14:textId="2E9F43A4" w:rsidR="00177635" w:rsidRDefault="00177635" w:rsidP="00644F9D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834"/>
        <w:gridCol w:w="878"/>
        <w:gridCol w:w="838"/>
      </w:tblGrid>
      <w:tr w:rsidR="00392AAC" w14:paraId="6314EC11" w14:textId="77777777" w:rsidTr="008133F1">
        <w:tc>
          <w:tcPr>
            <w:tcW w:w="0" w:type="auto"/>
            <w:tcBorders>
              <w:bottom w:val="single" w:sz="12" w:space="0" w:color="auto"/>
              <w:right w:val="single" w:sz="12" w:space="0" w:color="auto"/>
            </w:tcBorders>
          </w:tcPr>
          <w:p w14:paraId="0F197FFB" w14:textId="4C1C7100" w:rsidR="00392AAC" w:rsidRPr="008133F1" w:rsidRDefault="00392AAC" w:rsidP="00644F9D">
            <w:pPr>
              <w:rPr>
                <w:b/>
                <w:bCs/>
              </w:rPr>
            </w:pPr>
            <w:r w:rsidRPr="008133F1">
              <w:rPr>
                <w:b/>
                <w:bCs/>
              </w:rPr>
              <w:t>Data</w:t>
            </w:r>
            <w:r w:rsidR="00F4442A" w:rsidRPr="008133F1">
              <w:rPr>
                <w:b/>
                <w:bCs/>
              </w:rPr>
              <w:t xml:space="preserve"> with relevant description</w:t>
            </w:r>
          </w:p>
        </w:tc>
        <w:tc>
          <w:tcPr>
            <w:tcW w:w="0" w:type="auto"/>
            <w:tcBorders>
              <w:left w:val="single" w:sz="12" w:space="0" w:color="auto"/>
              <w:bottom w:val="single" w:sz="12" w:space="0" w:color="auto"/>
            </w:tcBorders>
          </w:tcPr>
          <w:p w14:paraId="6C819D42" w14:textId="0257973E" w:rsidR="00392AAC" w:rsidRPr="008133F1" w:rsidRDefault="00392AAC" w:rsidP="00644F9D">
            <w:pPr>
              <w:rPr>
                <w:b/>
                <w:bCs/>
              </w:rPr>
            </w:pPr>
            <w:r w:rsidRPr="008133F1">
              <w:rPr>
                <w:b/>
                <w:bCs/>
              </w:rPr>
              <w:t>Format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604F73A8" w14:textId="54A8D85F" w:rsidR="00392AAC" w:rsidRPr="008133F1" w:rsidRDefault="00392AAC" w:rsidP="00644F9D">
            <w:pPr>
              <w:rPr>
                <w:b/>
                <w:bCs/>
              </w:rPr>
            </w:pPr>
            <w:r w:rsidRPr="008133F1">
              <w:rPr>
                <w:b/>
                <w:bCs/>
              </w:rPr>
              <w:t>Source</w:t>
            </w:r>
          </w:p>
        </w:tc>
      </w:tr>
      <w:tr w:rsidR="00392AAC" w14:paraId="455A0B58" w14:textId="77777777" w:rsidTr="008133F1">
        <w:tc>
          <w:tcPr>
            <w:tcW w:w="0" w:type="auto"/>
            <w:tcBorders>
              <w:top w:val="single" w:sz="12" w:space="0" w:color="auto"/>
              <w:right w:val="single" w:sz="12" w:space="0" w:color="auto"/>
            </w:tcBorders>
          </w:tcPr>
          <w:p w14:paraId="297C0251" w14:textId="5F03F255" w:rsidR="00392AAC" w:rsidRDefault="00392AAC" w:rsidP="00392AAC">
            <w:pPr>
              <w:jc w:val="left"/>
            </w:pPr>
            <w:r>
              <w:t xml:space="preserve">Australian Mesh Block </w:t>
            </w:r>
            <w:r w:rsidR="00F4442A">
              <w:t xml:space="preserve">(MB) </w:t>
            </w:r>
            <w:r>
              <w:t xml:space="preserve">structure which includes </w:t>
            </w:r>
            <w:r w:rsidR="00F4442A">
              <w:t>the land-use category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auto"/>
            </w:tcBorders>
          </w:tcPr>
          <w:p w14:paraId="5D8813DA" w14:textId="794BE416" w:rsidR="00392AAC" w:rsidRDefault="00392AAC" w:rsidP="00644F9D">
            <w:r>
              <w:t>.csv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1571AF2D" w14:textId="1053DB45" w:rsidR="00392AAC" w:rsidRDefault="00392AAC" w:rsidP="00644F9D">
            <w:r>
              <w:t xml:space="preserve">ABS </w:t>
            </w:r>
            <w:r>
              <w:fldChar w:fldCharType="begin"/>
            </w:r>
            <w:r w:rsidR="006165E3">
              <w:instrText xml:space="preserve"> ADDIN EN.CITE &lt;EndNote&gt;&lt;Cite&gt;&lt;Author&gt;Australian Bureau of Statistics&lt;/Author&gt;&lt;Year&gt;2016&lt;/Year&gt;&lt;RecNum&gt;21930&lt;/RecNum&gt;&lt;DisplayText&gt;&lt;style face="superscript"&gt;10&lt;/style&gt;&lt;/DisplayText&gt;&lt;record&gt;&lt;rec-number&gt;21930&lt;/rec-number&gt;&lt;foreign-keys&gt;&lt;key app="EN" db-id="xfrwd2tvgv2p25ef9vkp5zdftwpezfxezp9t" timestamp="1597024193"&gt;21930&lt;/key&gt;&lt;/foreign-keys&gt;&lt;ref-type name="Web Page"&gt;12&lt;/ref-type&gt;&lt;contributors&gt;&lt;authors&gt;&lt;author&gt;Australian Bureau of Statistics, &lt;/author&gt;&lt;/authors&gt;&lt;/contributors&gt;&lt;titles&gt;&lt;title&gt;1270.0.55.001 - Australian Statistical Geography Standard (ASGS): Volume 1 - Main Structure and Greater Capital City Statistical Areas&lt;/title&gt;&lt;/titles&gt;&lt;dates&gt;&lt;year&gt;2016&lt;/year&gt;&lt;/dates&gt;&lt;urls&gt;&lt;related-urls&gt;&lt;url&gt;https://www.abs.gov.au/ausstats/abs@.nsf/Lookup/by%20Subject/1270.0.55.001~July%202016~Main%20Features~Overview~1&lt;/url&gt;&lt;/related-urls&gt;&lt;/urls&gt;&lt;/record&gt;&lt;/Cite&gt;&lt;/EndNote&gt;</w:instrText>
            </w:r>
            <w:r>
              <w:fldChar w:fldCharType="separate"/>
            </w:r>
            <w:r w:rsidR="006165E3" w:rsidRPr="006165E3">
              <w:rPr>
                <w:noProof/>
                <w:vertAlign w:val="superscript"/>
              </w:rPr>
              <w:t>10</w:t>
            </w:r>
            <w:r>
              <w:fldChar w:fldCharType="end"/>
            </w:r>
          </w:p>
        </w:tc>
      </w:tr>
      <w:tr w:rsidR="005B53A6" w14:paraId="4E43FF1E" w14:textId="77777777" w:rsidTr="008133F1">
        <w:tc>
          <w:tcPr>
            <w:tcW w:w="0" w:type="auto"/>
            <w:tcBorders>
              <w:right w:val="single" w:sz="12" w:space="0" w:color="auto"/>
            </w:tcBorders>
          </w:tcPr>
          <w:p w14:paraId="45B3C75D" w14:textId="47CF5678" w:rsidR="005B53A6" w:rsidRDefault="005B53A6" w:rsidP="00392AAC">
            <w:pPr>
              <w:jc w:val="left"/>
            </w:pPr>
            <w:r w:rsidRPr="005B53A6">
              <w:t>Census of Population and Housing: Mesh Block Counts</w:t>
            </w:r>
            <w:r>
              <w:t xml:space="preserve">, which includes the number of people and dwellings per MB </w:t>
            </w:r>
          </w:p>
        </w:tc>
        <w:tc>
          <w:tcPr>
            <w:tcW w:w="0" w:type="auto"/>
            <w:tcBorders>
              <w:left w:val="single" w:sz="12" w:space="0" w:color="auto"/>
            </w:tcBorders>
          </w:tcPr>
          <w:p w14:paraId="1CF4093D" w14:textId="561B6533" w:rsidR="005B53A6" w:rsidRDefault="005B53A6" w:rsidP="00644F9D">
            <w:r>
              <w:t>.csv</w:t>
            </w:r>
          </w:p>
        </w:tc>
        <w:tc>
          <w:tcPr>
            <w:tcW w:w="0" w:type="auto"/>
          </w:tcPr>
          <w:p w14:paraId="59132374" w14:textId="6F42D3AF" w:rsidR="005B53A6" w:rsidRDefault="005B53A6" w:rsidP="00644F9D">
            <w:r>
              <w:t xml:space="preserve">ABS </w:t>
            </w:r>
            <w:r>
              <w:fldChar w:fldCharType="begin"/>
            </w:r>
            <w:r w:rsidR="006165E3">
              <w:instrText xml:space="preserve"> ADDIN EN.CITE &lt;EndNote&gt;&lt;Cite&gt;&lt;Author&gt;Australian Bureau of Statistics&lt;/Author&gt;&lt;Year&gt;2017&lt;/Year&gt;&lt;RecNum&gt;21929&lt;/RecNum&gt;&lt;DisplayText&gt;&lt;style face="superscript"&gt;16&lt;/style&gt;&lt;/DisplayText&gt;&lt;record&gt;&lt;rec-number&gt;21929&lt;/rec-number&gt;&lt;foreign-keys&gt;&lt;key app="EN" db-id="xfrwd2tvgv2p25ef9vkp5zdftwpezfxezp9t" timestamp="1597023933"&gt;21929&lt;/key&gt;&lt;/foreign-keys&gt;&lt;ref-type name="Web Page"&gt;12&lt;/ref-type&gt;&lt;contributors&gt;&lt;authors&gt;&lt;author&gt;Australian Bureau of Statistics,&lt;/author&gt;&lt;/authors&gt;&lt;/contributors&gt;&lt;titles&gt;&lt;title&gt;2074.0 - Census of Population and Housing: Mesh Block Counts, Australia, 2016&lt;/title&gt;&lt;/titles&gt;&lt;dates&gt;&lt;year&gt;2017&lt;/year&gt;&lt;/dates&gt;&lt;urls&gt;&lt;related-urls&gt;&lt;url&gt;https://www.abs.gov.au/AUSSTATS/abs@.nsf/Lookup/2074.0Main+Features12016?OpenDocument&lt;/url&gt;&lt;/related-urls&gt;&lt;/urls&gt;&lt;/record&gt;&lt;/Cite&gt;&lt;/EndNote&gt;</w:instrText>
            </w:r>
            <w:r>
              <w:fldChar w:fldCharType="separate"/>
            </w:r>
            <w:r w:rsidR="006165E3" w:rsidRPr="006165E3">
              <w:rPr>
                <w:noProof/>
                <w:vertAlign w:val="superscript"/>
              </w:rPr>
              <w:t>16</w:t>
            </w:r>
            <w:r>
              <w:fldChar w:fldCharType="end"/>
            </w:r>
          </w:p>
        </w:tc>
      </w:tr>
      <w:tr w:rsidR="00392AAC" w14:paraId="3ADE1198" w14:textId="77777777" w:rsidTr="008133F1">
        <w:tc>
          <w:tcPr>
            <w:tcW w:w="0" w:type="auto"/>
            <w:tcBorders>
              <w:right w:val="single" w:sz="12" w:space="0" w:color="auto"/>
            </w:tcBorders>
          </w:tcPr>
          <w:p w14:paraId="4CFD550C" w14:textId="4576FF6F" w:rsidR="00392AAC" w:rsidRDefault="00392AAC" w:rsidP="00392AAC">
            <w:pPr>
              <w:jc w:val="left"/>
            </w:pPr>
            <w:r>
              <w:t xml:space="preserve">Socioeconomic Status (Index of </w:t>
            </w:r>
            <w:r w:rsidR="00C970BE">
              <w:t xml:space="preserve">Relative </w:t>
            </w:r>
            <w:r>
              <w:t xml:space="preserve">Socioeconomic Disadvantage) at the Statistical Area 1 </w:t>
            </w:r>
            <w:r w:rsidR="00557E0C">
              <w:t xml:space="preserve">(SA1) </w:t>
            </w:r>
            <w:r>
              <w:t>level</w:t>
            </w:r>
          </w:p>
        </w:tc>
        <w:tc>
          <w:tcPr>
            <w:tcW w:w="0" w:type="auto"/>
            <w:tcBorders>
              <w:left w:val="single" w:sz="12" w:space="0" w:color="auto"/>
            </w:tcBorders>
          </w:tcPr>
          <w:p w14:paraId="2DB48C38" w14:textId="2F2CF8C9" w:rsidR="00392AAC" w:rsidRDefault="00392AAC" w:rsidP="00644F9D">
            <w:r>
              <w:t>.xls</w:t>
            </w:r>
          </w:p>
        </w:tc>
        <w:tc>
          <w:tcPr>
            <w:tcW w:w="0" w:type="auto"/>
          </w:tcPr>
          <w:p w14:paraId="0274188A" w14:textId="286A1E72" w:rsidR="00392AAC" w:rsidRDefault="00392AAC" w:rsidP="00644F9D">
            <w:r>
              <w:t xml:space="preserve">ABS </w:t>
            </w:r>
            <w:r>
              <w:fldChar w:fldCharType="begin"/>
            </w:r>
            <w:r w:rsidR="006165E3">
              <w:instrText xml:space="preserve"> ADDIN EN.CITE &lt;EndNote&gt;&lt;Cite&gt;&lt;Author&gt;Australian Bureau of Statistics&lt;/Author&gt;&lt;Year&gt;2016&lt;/Year&gt;&lt;RecNum&gt;21946&lt;/RecNum&gt;&lt;DisplayText&gt;&lt;style face="superscript"&gt;15&lt;/style&gt;&lt;/DisplayText&gt;&lt;record&gt;&lt;rec-number&gt;21946&lt;/rec-number&gt;&lt;foreign-keys&gt;&lt;key app="EN" db-id="xfrwd2tvgv2p25ef9vkp5zdftwpezfxezp9t" timestamp="1600734871"&gt;21946&lt;/key&gt;&lt;/foreign-keys&gt;&lt;ref-type name="Dataset"&gt;59&lt;/ref-type&gt;&lt;contributors&gt;&lt;authors&gt;&lt;author&gt;Australian Bureau of Statistics,&lt;/author&gt;&lt;/authors&gt;&lt;/contributors&gt;&lt;titles&gt;&lt;title&gt;2033.0.55.001 - Census of Population and Housing: Socio-Economic Indexes for Areas (SEIFA)&lt;/title&gt;&lt;/titles&gt;&lt;dates&gt;&lt;year&gt;2016&lt;/year&gt;&lt;/dates&gt;&lt;urls&gt;&lt;/urls&gt;&lt;/record&gt;&lt;/Cite&gt;&lt;/EndNote&gt;</w:instrText>
            </w:r>
            <w:r>
              <w:fldChar w:fldCharType="separate"/>
            </w:r>
            <w:r w:rsidR="006165E3" w:rsidRPr="006165E3">
              <w:rPr>
                <w:noProof/>
                <w:vertAlign w:val="superscript"/>
              </w:rPr>
              <w:t>15</w:t>
            </w:r>
            <w:r>
              <w:fldChar w:fldCharType="end"/>
            </w:r>
          </w:p>
        </w:tc>
      </w:tr>
      <w:tr w:rsidR="00392AAC" w14:paraId="20710FDE" w14:textId="77777777" w:rsidTr="008133F1">
        <w:tc>
          <w:tcPr>
            <w:tcW w:w="0" w:type="auto"/>
            <w:tcBorders>
              <w:bottom w:val="single" w:sz="12" w:space="0" w:color="auto"/>
              <w:right w:val="single" w:sz="12" w:space="0" w:color="auto"/>
            </w:tcBorders>
          </w:tcPr>
          <w:p w14:paraId="1149CF5D" w14:textId="1A2D6112" w:rsidR="00392AAC" w:rsidRDefault="00F4442A" w:rsidP="00392AAC">
            <w:pPr>
              <w:jc w:val="left"/>
            </w:pPr>
            <w:r>
              <w:t>Australian Statistical Geography Standard Remoteness Structure</w:t>
            </w:r>
          </w:p>
        </w:tc>
        <w:tc>
          <w:tcPr>
            <w:tcW w:w="0" w:type="auto"/>
            <w:tcBorders>
              <w:left w:val="single" w:sz="12" w:space="0" w:color="auto"/>
              <w:bottom w:val="single" w:sz="12" w:space="0" w:color="auto"/>
            </w:tcBorders>
          </w:tcPr>
          <w:p w14:paraId="57A4EB3D" w14:textId="51594DD8" w:rsidR="00392AAC" w:rsidRDefault="00F4442A" w:rsidP="00644F9D">
            <w:r>
              <w:t>.csv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6CE175CC" w14:textId="07AFA1B6" w:rsidR="00392AAC" w:rsidRPr="00F4442A" w:rsidRDefault="00F4442A" w:rsidP="00644F9D">
            <w:r>
              <w:t xml:space="preserve">ABS </w:t>
            </w:r>
            <w:r>
              <w:fldChar w:fldCharType="begin"/>
            </w:r>
            <w:r w:rsidR="006165E3">
              <w:instrText xml:space="preserve"> ADDIN EN.CITE &lt;EndNote&gt;&lt;Cite&gt;&lt;Author&gt;Australian Bureau of Statistics&lt;/Author&gt;&lt;Year&gt;2016&lt;/Year&gt;&lt;RecNum&gt;21947&lt;/RecNum&gt;&lt;DisplayText&gt;&lt;style face="superscript"&gt;14&lt;/style&gt;&lt;/DisplayText&gt;&lt;record&gt;&lt;rec-number&gt;21947&lt;/rec-number&gt;&lt;foreign-keys&gt;&lt;key app="EN" db-id="xfrwd2tvgv2p25ef9vkp5zdftwpezfxezp9t" timestamp="1600735084"&gt;21947&lt;/key&gt;&lt;/foreign-keys&gt;&lt;ref-type name="Web Page"&gt;12&lt;/ref-type&gt;&lt;contributors&gt;&lt;authors&gt;&lt;author&gt;Australian Bureau of Statistics,&lt;/author&gt;&lt;/authors&gt;&lt;/contributors&gt;&lt;titles&gt;&lt;title&gt;1270.0.55.005 - Australian Statistical Geography Standard (ASGS): Volume 5 - Remoteness Structure &lt;/title&gt;&lt;/titles&gt;&lt;dates&gt;&lt;year&gt;2016&lt;/year&gt;&lt;/dates&gt;&lt;urls&gt;&lt;related-urls&gt;&lt;url&gt;https://www.abs.gov.au/ausstats/abs@.nsf/Lookup/by%20Subject/1270.0.55.004~July%202016~Main%20Features~Summary%20Table~7&lt;/url&gt;&lt;/related-urls&gt;&lt;/urls&gt;&lt;/record&gt;&lt;/Cite&gt;&lt;/EndNote&gt;</w:instrText>
            </w:r>
            <w:r>
              <w:fldChar w:fldCharType="separate"/>
            </w:r>
            <w:r w:rsidR="006165E3" w:rsidRPr="006165E3">
              <w:rPr>
                <w:noProof/>
                <w:vertAlign w:val="superscript"/>
              </w:rPr>
              <w:t>14</w:t>
            </w:r>
            <w:r>
              <w:fldChar w:fldCharType="end"/>
            </w:r>
          </w:p>
        </w:tc>
      </w:tr>
    </w:tbl>
    <w:p w14:paraId="2EF2C53E" w14:textId="754337D0" w:rsidR="00177635" w:rsidRDefault="00177635" w:rsidP="00644F9D"/>
    <w:p w14:paraId="2EC12AAA" w14:textId="4B059783" w:rsidR="00557E0C" w:rsidRDefault="00557E0C" w:rsidP="00644F9D"/>
    <w:p w14:paraId="309249FE" w14:textId="391774EA" w:rsidR="00557E0C" w:rsidRDefault="00557E0C" w:rsidP="00644F9D">
      <w:r w:rsidRPr="008133F1">
        <w:rPr>
          <w:b/>
          <w:bCs/>
        </w:rPr>
        <w:lastRenderedPageBreak/>
        <w:t>Fig.1</w:t>
      </w:r>
      <w:r>
        <w:rPr>
          <w:noProof/>
          <w:lang w:val="en-AU" w:eastAsia="en-AU"/>
        </w:rPr>
        <w:drawing>
          <wp:inline distT="0" distB="0" distL="0" distR="0" wp14:anchorId="1FDBA3D0" wp14:editId="043F16F6">
            <wp:extent cx="5292090" cy="2810510"/>
            <wp:effectExtent l="0" t="0" r="3810" b="8890"/>
            <wp:docPr id="7" name="Picture 7" descr="Text  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1 - Schematic Overview.jp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92090" cy="2810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586557" w14:textId="4D94B944" w:rsidR="006965F3" w:rsidRDefault="008133F1" w:rsidP="008133F1">
      <w:r>
        <w:t>S</w:t>
      </w:r>
      <w:r w:rsidR="00557E0C">
        <w:t>chematic overview of the dataset creation process</w:t>
      </w:r>
      <w:r>
        <w:t>.</w:t>
      </w:r>
    </w:p>
    <w:p w14:paraId="706E5287" w14:textId="77777777" w:rsidR="006A42F1" w:rsidRPr="0033109F" w:rsidRDefault="006A42F1" w:rsidP="006A42F1"/>
    <w:p w14:paraId="5360E600" w14:textId="77777777" w:rsidR="006A42F1" w:rsidRDefault="00C658AC" w:rsidP="006A42F1">
      <w:pPr>
        <w:pStyle w:val="Heading3"/>
        <w:spacing w:before="0" w:after="0"/>
      </w:pPr>
      <w:r w:rsidRPr="0033109F">
        <w:t>Methods</w:t>
      </w:r>
    </w:p>
    <w:p w14:paraId="5B7656AB" w14:textId="479D920B" w:rsidR="006965F3" w:rsidRDefault="006965F3" w:rsidP="00A968F1"/>
    <w:p w14:paraId="32A6CADE" w14:textId="522E0C12" w:rsidR="006965F3" w:rsidRPr="008133F1" w:rsidRDefault="004A64D7" w:rsidP="00A968F1">
      <w:pPr>
        <w:rPr>
          <w:b/>
          <w:bCs/>
        </w:rPr>
      </w:pPr>
      <w:r w:rsidRPr="008133F1">
        <w:rPr>
          <w:b/>
          <w:bCs/>
        </w:rPr>
        <w:t>Data Sources</w:t>
      </w:r>
    </w:p>
    <w:p w14:paraId="4B91F08B" w14:textId="4818815F" w:rsidR="004A64D7" w:rsidRDefault="004A64D7" w:rsidP="00A968F1"/>
    <w:p w14:paraId="6F27E7A9" w14:textId="0CD3F5FF" w:rsidR="004A64D7" w:rsidRDefault="005B53A6" w:rsidP="00A968F1">
      <w:r>
        <w:t xml:space="preserve">Details </w:t>
      </w:r>
      <w:r w:rsidR="00C22E30">
        <w:t>surrounding the ABS data used – for example, MBs, remoteness classification, and the Index of Relative Socioeconomic Disadvantage</w:t>
      </w:r>
      <w:r w:rsidR="00754546">
        <w:t xml:space="preserve"> (IRSD)</w:t>
      </w:r>
      <w:r w:rsidR="00C22E30">
        <w:t xml:space="preserve"> - </w:t>
      </w:r>
      <w:r>
        <w:t xml:space="preserve">are available via the ABS </w:t>
      </w:r>
      <w:r>
        <w:fldChar w:fldCharType="begin">
          <w:fldData xml:space="preserve">PEVuZE5vdGU+PENpdGU+PEF1dGhvcj5BdXN0cmFsaWFuIEJ1cmVhdSBvZiBTdGF0aXN0aWNzPC9B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</w:fldData>
        </w:fldChar>
      </w:r>
      <w:r w:rsidR="006165E3">
        <w:instrText xml:space="preserve"> ADDIN EN.CITE </w:instrText>
      </w:r>
      <w:r w:rsidR="006165E3">
        <w:fldChar w:fldCharType="begin">
          <w:fldData xml:space="preserve">PEVuZE5vdGU+PENpdGU+PEF1dGhvcj5BdXN0cmFsaWFuIEJ1cmVhdSBvZiBTdGF0aXN0aWNzPC9B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</w:fldData>
        </w:fldChar>
      </w:r>
      <w:r w:rsidR="006165E3">
        <w:instrText xml:space="preserve"> ADDIN EN.CITE.DATA </w:instrText>
      </w:r>
      <w:r w:rsidR="006165E3">
        <w:fldChar w:fldCharType="end"/>
      </w:r>
      <w:r>
        <w:fldChar w:fldCharType="separate"/>
      </w:r>
      <w:r w:rsidR="006165E3" w:rsidRPr="006165E3">
        <w:rPr>
          <w:noProof/>
          <w:vertAlign w:val="superscript"/>
        </w:rPr>
        <w:t>10,14-16</w:t>
      </w:r>
      <w:r>
        <w:fldChar w:fldCharType="end"/>
      </w:r>
      <w:r w:rsidR="004A64D7">
        <w:t xml:space="preserve">. </w:t>
      </w:r>
    </w:p>
    <w:p w14:paraId="72A167AA" w14:textId="03261B0C" w:rsidR="004A64D7" w:rsidRDefault="004A64D7" w:rsidP="00A968F1"/>
    <w:p w14:paraId="67E85521" w14:textId="5B5BE511" w:rsidR="004A64D7" w:rsidRPr="008133F1" w:rsidRDefault="002D1031" w:rsidP="00A968F1">
      <w:pPr>
        <w:rPr>
          <w:b/>
          <w:bCs/>
        </w:rPr>
      </w:pPr>
      <w:r w:rsidRPr="008133F1">
        <w:rPr>
          <w:b/>
          <w:bCs/>
        </w:rPr>
        <w:t>Spatial Computations</w:t>
      </w:r>
    </w:p>
    <w:p w14:paraId="7DC46B16" w14:textId="77777777" w:rsidR="002D1031" w:rsidRDefault="002D1031" w:rsidP="00A968F1"/>
    <w:p w14:paraId="6B628391" w14:textId="03DB3432" w:rsidR="00A968F1" w:rsidRPr="00A968F1" w:rsidRDefault="002D1031" w:rsidP="00A968F1">
      <w:r>
        <w:t>All data was stored in a Postgre</w:t>
      </w:r>
      <w:r w:rsidR="00BE6A62">
        <w:t>SQL</w:t>
      </w:r>
      <w:r>
        <w:t xml:space="preserve"> V 12 database</w:t>
      </w:r>
      <w:r w:rsidR="00D32849">
        <w:t xml:space="preserve"> </w:t>
      </w:r>
      <w:r w:rsidR="00D32849">
        <w:fldChar w:fldCharType="begin"/>
      </w:r>
      <w:r w:rsidR="006165E3">
        <w:instrText xml:space="preserve"> ADDIN EN.CITE &lt;EndNote&gt;&lt;Cite&gt;&lt;Author&gt;The PostgreSQL Global Development Group&lt;/Author&gt;&lt;Year&gt;2020&lt;/Year&gt;&lt;RecNum&gt;21949&lt;/RecNum&gt;&lt;DisplayText&gt;&lt;style face="superscript"&gt;17&lt;/style&gt;&lt;/DisplayText&gt;&lt;record&gt;&lt;rec-number&gt;21949&lt;/rec-number&gt;&lt;foreign-keys&gt;&lt;key app="EN" db-id="xfrwd2tvgv2p25ef9vkp5zdftwpezfxezp9t" timestamp="1600978035"&gt;21949&lt;/key&gt;&lt;/foreign-keys&gt;&lt;ref-type name="Multimedia Application"&gt;68&lt;/ref-type&gt;&lt;contributors&gt;&lt;authors&gt;&lt;author&gt;The PostgreSQL Global Development Group,&lt;/author&gt;&lt;/authors&gt;&lt;/contributors&gt;&lt;titles&gt;&lt;title&gt;PostgreSQL: The World&amp;apos;s Most Advanced Open Source Relational Database&lt;/title&gt;&lt;/titles&gt;&lt;dates&gt;&lt;year&gt;2020&lt;/year&gt;&lt;/dates&gt;&lt;urls&gt;&lt;related-urls&gt;&lt;url&gt;https://www.postgresql.org/&lt;/url&gt;&lt;/related-urls&gt;&lt;/urls&gt;&lt;/record&gt;&lt;/Cite&gt;&lt;/EndNote&gt;</w:instrText>
      </w:r>
      <w:r w:rsidR="00D32849">
        <w:fldChar w:fldCharType="separate"/>
      </w:r>
      <w:r w:rsidR="006165E3" w:rsidRPr="006165E3">
        <w:rPr>
          <w:noProof/>
          <w:vertAlign w:val="superscript"/>
        </w:rPr>
        <w:t>17</w:t>
      </w:r>
      <w:r w:rsidR="00D32849">
        <w:fldChar w:fldCharType="end"/>
      </w:r>
      <w:r w:rsidR="00D32849">
        <w:t xml:space="preserve"> </w:t>
      </w:r>
      <w:r>
        <w:t xml:space="preserve">and all spatial analysis was conducted via </w:t>
      </w:r>
      <w:r w:rsidR="003C7110">
        <w:t xml:space="preserve">PostGIS </w:t>
      </w:r>
      <w:r w:rsidR="000439C8">
        <w:t xml:space="preserve">using </w:t>
      </w:r>
      <w:r w:rsidR="003C7110">
        <w:t xml:space="preserve">a combination of PostGIS </w:t>
      </w:r>
      <w:r w:rsidR="000439C8">
        <w:t xml:space="preserve">functions </w:t>
      </w:r>
      <w:r w:rsidR="003C7110">
        <w:t xml:space="preserve">and sql </w:t>
      </w:r>
      <w:r w:rsidR="000439C8">
        <w:t>commands</w:t>
      </w:r>
      <w:r>
        <w:t xml:space="preserve">.  </w:t>
      </w:r>
      <w:r w:rsidR="003C7110">
        <w:t>The shapefile</w:t>
      </w:r>
      <w:r w:rsidR="000439C8">
        <w:t>s</w:t>
      </w:r>
      <w:r w:rsidR="003C7110">
        <w:t xml:space="preserve"> were imported using the </w:t>
      </w:r>
      <w:r w:rsidR="00C22E30">
        <w:t>‘</w:t>
      </w:r>
      <w:r w:rsidR="003C7110" w:rsidRPr="00A968F1">
        <w:t>shp2pgsql</w:t>
      </w:r>
      <w:r w:rsidR="00C22E30">
        <w:t>’</w:t>
      </w:r>
      <w:r w:rsidR="003C7110">
        <w:t xml:space="preserve"> utility tool and the data was converted to ALBERS 3577 equidistant projection to facilitate distance measurement calculations. </w:t>
      </w:r>
      <w:r w:rsidR="00557E0C">
        <w:t>Each MB was intersected against the relevant remoteness classification via the function ‘st_</w:t>
      </w:r>
      <w:r w:rsidR="00557E0C" w:rsidRPr="00DE776C">
        <w:t>intersection’</w:t>
      </w:r>
      <w:r w:rsidR="00557E0C" w:rsidRPr="00DE776C" w:rsidDel="000439C8">
        <w:t xml:space="preserve"> </w:t>
      </w:r>
      <w:r w:rsidR="00557E0C" w:rsidRPr="00DE776C">
        <w:t xml:space="preserve"> </w:t>
      </w:r>
      <w:r w:rsidR="00557E0C">
        <w:t xml:space="preserve">and </w:t>
      </w:r>
      <w:r w:rsidR="00557E0C" w:rsidRPr="00DE776C">
        <w:t>MBs were joined to the IRSD score based on their overarching SA1 via sql ‘INNER JOIN’</w:t>
      </w:r>
      <w:r w:rsidR="00557E0C" w:rsidRPr="00DE776C" w:rsidDel="000439C8">
        <w:t xml:space="preserve"> </w:t>
      </w:r>
      <w:r w:rsidR="00557E0C" w:rsidRPr="00DE776C">
        <w:t>.</w:t>
      </w:r>
      <w:r w:rsidR="00557E0C">
        <w:t xml:space="preserve"> </w:t>
      </w:r>
      <w:r>
        <w:t xml:space="preserve">A </w:t>
      </w:r>
      <w:r w:rsidR="003C7110">
        <w:t xml:space="preserve">geographically weighted </w:t>
      </w:r>
      <w:r>
        <w:t>centroid for each MB was established via</w:t>
      </w:r>
      <w:r w:rsidR="003C7110">
        <w:t xml:space="preserve"> the </w:t>
      </w:r>
      <w:r w:rsidR="00754546">
        <w:t>P</w:t>
      </w:r>
      <w:r w:rsidR="003C7110" w:rsidRPr="003C7110">
        <w:t>ost</w:t>
      </w:r>
      <w:r w:rsidR="00754546">
        <w:t>GIS</w:t>
      </w:r>
      <w:r w:rsidR="003C7110" w:rsidRPr="003C7110">
        <w:t xml:space="preserve"> function </w:t>
      </w:r>
      <w:r w:rsidR="003C7110">
        <w:t>‘</w:t>
      </w:r>
      <w:r w:rsidR="003C7110" w:rsidRPr="003C7110">
        <w:t>st_centroid</w:t>
      </w:r>
      <w:r w:rsidR="003C7110">
        <w:t xml:space="preserve">’ </w:t>
      </w:r>
      <w:r>
        <w:t>and a buffer for each area (400 metr</w:t>
      </w:r>
      <w:r w:rsidR="00754546">
        <w:t>e</w:t>
      </w:r>
      <w:r>
        <w:t xml:space="preserve">s, 1-kilometre, 2-kilometres, and 5-kilometres) around each centroid was conducted via </w:t>
      </w:r>
      <w:r w:rsidR="003C7110">
        <w:t>the function ‘st_buffer’</w:t>
      </w:r>
      <w:r>
        <w:t>.</w:t>
      </w:r>
      <w:r w:rsidR="003C7110">
        <w:t xml:space="preserve"> </w:t>
      </w:r>
    </w:p>
    <w:p w14:paraId="38E28843" w14:textId="77777777" w:rsidR="008526DD" w:rsidRDefault="008526DD" w:rsidP="008526DD"/>
    <w:p w14:paraId="47AE661D" w14:textId="1E206A36" w:rsidR="00557E0C" w:rsidRDefault="00676DD3" w:rsidP="008133F1">
      <w:r>
        <w:t xml:space="preserve">These buffers were then intersected with all other Australian </w:t>
      </w:r>
      <w:r w:rsidR="002D1031">
        <w:t xml:space="preserve">MBs via </w:t>
      </w:r>
      <w:r w:rsidR="003C7110">
        <w:t>‘st_intersection’</w:t>
      </w:r>
      <w:r>
        <w:t xml:space="preserve">.  Intersecting </w:t>
      </w:r>
      <w:r w:rsidR="002D1031">
        <w:t xml:space="preserve">MBs </w:t>
      </w:r>
      <w:r>
        <w:t>were grouped by land use category</w:t>
      </w:r>
      <w:r w:rsidR="002D1031">
        <w:t xml:space="preserve"> </w:t>
      </w:r>
      <w:r w:rsidR="003C7110">
        <w:t>using the standard sql ‘GROUP BY’</w:t>
      </w:r>
      <w:r w:rsidR="000439C8">
        <w:t xml:space="preserve"> command,</w:t>
      </w:r>
      <w:r w:rsidR="003C7110">
        <w:t xml:space="preserve"> </w:t>
      </w:r>
      <w:r>
        <w:t xml:space="preserve">allowing </w:t>
      </w:r>
      <w:r w:rsidR="000439C8">
        <w:t xml:space="preserve">for the </w:t>
      </w:r>
      <w:r>
        <w:t xml:space="preserve">calculation of </w:t>
      </w:r>
      <w:r w:rsidR="000439C8">
        <w:t xml:space="preserve">the </w:t>
      </w:r>
      <w:r>
        <w:t xml:space="preserve">total area, population and number of dwellings covered by the buffer for each source </w:t>
      </w:r>
      <w:r w:rsidR="00DC234C">
        <w:t>MBs</w:t>
      </w:r>
      <w:r>
        <w:t>, land</w:t>
      </w:r>
      <w:r w:rsidR="00754546">
        <w:t>-</w:t>
      </w:r>
      <w:r>
        <w:t>use category and buffer radius.  W</w:t>
      </w:r>
      <w:r w:rsidR="00C405FB">
        <w:t>h</w:t>
      </w:r>
      <w:r>
        <w:t xml:space="preserve">ere a buffer partially covered a target </w:t>
      </w:r>
      <w:r w:rsidR="00DC234C">
        <w:t>MB</w:t>
      </w:r>
      <w:r>
        <w:t xml:space="preserve">, the population and number of dwellings were </w:t>
      </w:r>
      <w:r w:rsidR="00D45442">
        <w:t xml:space="preserve">calculated </w:t>
      </w:r>
      <w:r>
        <w:t>proportional to the amount of coverage.</w:t>
      </w:r>
      <w:r w:rsidR="000439C8">
        <w:t xml:space="preserve"> </w:t>
      </w:r>
    </w:p>
    <w:p w14:paraId="4127A1BC" w14:textId="77777777" w:rsidR="00A968F1" w:rsidRDefault="00A968F1" w:rsidP="008133F1"/>
    <w:p w14:paraId="50BAF03B" w14:textId="63A9F4B7" w:rsidR="00A968F1" w:rsidRPr="00676DD3" w:rsidRDefault="000439C8" w:rsidP="00676DD3">
      <w:r>
        <w:t xml:space="preserve">In relation to validation, an identical analysis was undertaken for 1 percent of MBs at each buffer level (equivalent to 14,324 buffers across 3,581 MBs). This was progressed via </w:t>
      </w:r>
      <w:r w:rsidR="00A968F1">
        <w:t>R v</w:t>
      </w:r>
      <w:r w:rsidR="00754546">
        <w:t>ersion</w:t>
      </w:r>
      <w:r w:rsidR="00A968F1">
        <w:t xml:space="preserve"> 4</w:t>
      </w:r>
      <w:r w:rsidR="00BE6A62">
        <w:t xml:space="preserve"> </w:t>
      </w:r>
      <w:r w:rsidR="00BE6A62">
        <w:fldChar w:fldCharType="begin"/>
      </w:r>
      <w:r w:rsidR="006165E3">
        <w:instrText xml:space="preserve"> ADDIN EN.CITE &lt;EndNote&gt;&lt;Cite&gt;&lt;Author&gt;R Core Team&lt;/Author&gt;&lt;Year&gt;2020&lt;/Year&gt;&lt;RecNum&gt;21950&lt;/RecNum&gt;&lt;DisplayText&gt;&lt;style face="superscript"&gt;18&lt;/style&gt;&lt;/DisplayText&gt;&lt;record&gt;&lt;rec-number&gt;21950&lt;/rec-number&gt;&lt;foreign-keys&gt;&lt;key app="EN" db-id="xfrwd2tvgv2p25ef9vkp5zdftwpezfxezp9t" timestamp="1600978864"&gt;21950&lt;/key&gt;&lt;/foreign-keys&gt;&lt;ref-type name="Web Page"&gt;12&lt;/ref-type&gt;&lt;contributors&gt;&lt;authors&gt;&lt;author&gt;R Core Team, &lt;/author&gt;&lt;/authors&gt;&lt;/contributors&gt;&lt;titles&gt;&lt;title&gt;R: A language and environment for statistical computing&lt;/title&gt;&lt;/titles&gt;&lt;dates&gt;&lt;year&gt;2020&lt;/year&gt;&lt;/dates&gt;&lt;pub-location&gt;Vienna, Austria&lt;/pub-location&gt;&lt;publisher&gt;R Foundation for Statistical Computing&amp;#xD;&lt;/publisher&gt;&lt;urls&gt;&lt;related-urls&gt;&lt;url&gt;https://www.R-project.org/.&lt;/url&gt;&lt;/related-urls&gt;&lt;/urls&gt;&lt;/record&gt;&lt;/Cite&gt;&lt;/EndNote&gt;</w:instrText>
      </w:r>
      <w:r w:rsidR="00BE6A62">
        <w:fldChar w:fldCharType="separate"/>
      </w:r>
      <w:r w:rsidR="006165E3" w:rsidRPr="006165E3">
        <w:rPr>
          <w:noProof/>
          <w:vertAlign w:val="superscript"/>
        </w:rPr>
        <w:t>18</w:t>
      </w:r>
      <w:r w:rsidR="00BE6A62">
        <w:fldChar w:fldCharType="end"/>
      </w:r>
      <w:r w:rsidR="00A968F1">
        <w:t xml:space="preserve">, </w:t>
      </w:r>
      <w:r w:rsidR="00DD73D4">
        <w:t xml:space="preserve">with </w:t>
      </w:r>
      <w:r w:rsidR="00A968F1">
        <w:t>tidyverse</w:t>
      </w:r>
      <w:r w:rsidR="00DD73D4">
        <w:t xml:space="preserve"> </w:t>
      </w:r>
      <w:r w:rsidR="00BE6A62" w:rsidRPr="00BE6A62">
        <w:t xml:space="preserve"> </w:t>
      </w:r>
      <w:r w:rsidR="00BE6A62">
        <w:fldChar w:fldCharType="begin">
          <w:fldData xml:space="preserve">PEVuZE5vdGU+PENpdGU+PEF1dGhvcj5XaWNraGFtPC9BdXRob3I+PFllYXI+MjAxOTwvWWVhcj48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</w:fldData>
        </w:fldChar>
      </w:r>
      <w:r w:rsidR="006165E3">
        <w:instrText xml:space="preserve"> ADDIN EN.CITE </w:instrText>
      </w:r>
      <w:r w:rsidR="006165E3">
        <w:fldChar w:fldCharType="begin">
          <w:fldData xml:space="preserve">PEVuZE5vdGU+PENpdGU+PEF1dGhvcj5XaWNraGFtPC9BdXRob3I+PFllYXI+MjAxOTwvWWVhcj48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</w:fldData>
        </w:fldChar>
      </w:r>
      <w:r w:rsidR="006165E3">
        <w:instrText xml:space="preserve"> ADDIN EN.CITE.DATA </w:instrText>
      </w:r>
      <w:r w:rsidR="006165E3">
        <w:fldChar w:fldCharType="end"/>
      </w:r>
      <w:r w:rsidR="00BE6A62">
        <w:fldChar w:fldCharType="separate"/>
      </w:r>
      <w:r w:rsidR="006165E3" w:rsidRPr="006165E3">
        <w:rPr>
          <w:noProof/>
          <w:vertAlign w:val="superscript"/>
        </w:rPr>
        <w:t>19</w:t>
      </w:r>
      <w:r w:rsidR="00BE6A62">
        <w:fldChar w:fldCharType="end"/>
      </w:r>
      <w:r w:rsidR="00BE6A62">
        <w:t xml:space="preserve"> </w:t>
      </w:r>
      <w:r w:rsidR="00DD73D4">
        <w:t>and SFlibraries</w:t>
      </w:r>
      <w:r w:rsidR="001A5403" w:rsidRPr="001A5403">
        <w:t xml:space="preserve"> </w:t>
      </w:r>
      <w:r w:rsidR="001A5403">
        <w:fldChar w:fldCharType="begin"/>
      </w:r>
      <w:r w:rsidR="006165E3">
        <w:instrText xml:space="preserve"> ADDIN EN.CITE &lt;EndNote&gt;&lt;Cite&gt;&lt;Author&gt;Pebesma&lt;/Author&gt;&lt;Year&gt;2018&lt;/Year&gt;&lt;RecNum&gt;21952&lt;/RecNum&gt;&lt;DisplayText&gt;&lt;style face="superscript"&gt;20&lt;/style&gt;&lt;/DisplayText&gt;&lt;record&gt;&lt;rec-number&gt;21952&lt;/rec-number&gt;&lt;foreign-keys&gt;&lt;key app="EN" db-id="xfrwd2tvgv2p25ef9vkp5zdftwpezfxezp9t" timestamp="1600979102"&gt;21952&lt;/key&gt;&lt;/foreign-keys&gt;&lt;ref-type name="Journal Article"&gt;17&lt;/ref-type&gt;&lt;contributors&gt;&lt;authors&gt;&lt;author&gt;Pebesma, E.&lt;/author&gt;&lt;/authors&gt;&lt;/contributors&gt;&lt;titles&gt;&lt;title&gt;Simple Features for R: Standardized Support for Spatial Vector Data&lt;/title&gt;&lt;secondary-title&gt;The R Journal &lt;/secondary-title&gt;&lt;/titles&gt;&lt;pages&gt;439-446&lt;/pages&gt;&lt;volume&gt;10&lt;/volume&gt;&lt;number&gt;1&lt;/number&gt;&lt;dates&gt;&lt;year&gt;2018&lt;/year&gt;&lt;/dates&gt;&lt;urls&gt;&lt;/urls&gt;&lt;electronic-resource-num&gt;https://doi.org/10.32614/RJ-2018-009&lt;/electronic-resource-num&gt;&lt;/record&gt;&lt;/Cite&gt;&lt;/EndNote&gt;</w:instrText>
      </w:r>
      <w:r w:rsidR="001A5403">
        <w:fldChar w:fldCharType="separate"/>
      </w:r>
      <w:r w:rsidR="006165E3" w:rsidRPr="006165E3">
        <w:rPr>
          <w:noProof/>
          <w:vertAlign w:val="superscript"/>
        </w:rPr>
        <w:t>20</w:t>
      </w:r>
      <w:r w:rsidR="001A5403">
        <w:fldChar w:fldCharType="end"/>
      </w:r>
      <w:r w:rsidR="00DD73D4">
        <w:t>.</w:t>
      </w:r>
      <w:r w:rsidR="00A968F1">
        <w:t xml:space="preserve"> </w:t>
      </w:r>
      <w:r w:rsidR="00DD73D4">
        <w:t xml:space="preserve">Additionally, </w:t>
      </w:r>
      <w:r w:rsidR="00A968F1">
        <w:t>Rmarkdown</w:t>
      </w:r>
      <w:r w:rsidR="00DD73D4">
        <w:t xml:space="preserve"> </w:t>
      </w:r>
      <w:r w:rsidR="001A5403">
        <w:fldChar w:fldCharType="begin"/>
      </w:r>
      <w:r w:rsidR="006165E3">
        <w:instrText xml:space="preserve"> ADDIN EN.CITE &lt;EndNote&gt;&lt;Cite&gt;&lt;Author&gt;Allaire&lt;/Author&gt;&lt;Year&gt;2020&lt;/Year&gt;&lt;RecNum&gt;21953&lt;/RecNum&gt;&lt;DisplayText&gt;&lt;style face="superscript"&gt;21&lt;/style&gt;&lt;/DisplayText&gt;&lt;record&gt;&lt;rec-number&gt;21953&lt;/rec-number&gt;&lt;foreign-keys&gt;&lt;key app="EN" db-id="xfrwd2tvgv2p25ef9vkp5zdftwpezfxezp9t" timestamp="1600979641"&gt;21953&lt;/key&gt;&lt;/foreign-keys&gt;&lt;ref-type name="Web Page"&gt;12&lt;/ref-type&gt;&lt;contributors&gt;&lt;authors&gt;&lt;author&gt;Allaire, W.J.J.&lt;/author&gt;&lt;author&gt;Xie, Y.&lt;/author&gt;&lt;author&gt;McPherson, J.&lt;/author&gt;&lt;author&gt;Luraschi, J.&lt;/author&gt;&lt;author&gt;Ushey, K.&lt;/author&gt;&lt;author&gt;Atkins, A. &lt;/author&gt;&lt;author&gt;Wickham, H.&lt;/author&gt;&lt;author&gt;Cheng, J.&lt;/author&gt;&lt;author&gt;Chang, W.&lt;/author&gt;&lt;author&gt;Iannone, R.&lt;/author&gt;&lt;/authors&gt;&lt;/contributors&gt;&lt;titles&gt;&lt;title&gt;rmarkdown: Dynamic Documents for R&lt;/title&gt;&lt;/titles&gt;&lt;dates&gt;&lt;year&gt;2020&lt;/year&gt;&lt;/dates&gt;&lt;urls&gt;&lt;related-urls&gt;&lt;url&gt;https://rmarkdown.rstudio.com&lt;/url&gt;&lt;/related-urls&gt;&lt;/urls&gt;&lt;/record&gt;&lt;/Cite&gt;&lt;/EndNote&gt;</w:instrText>
      </w:r>
      <w:r w:rsidR="001A5403">
        <w:fldChar w:fldCharType="separate"/>
      </w:r>
      <w:r w:rsidR="006165E3" w:rsidRPr="006165E3">
        <w:rPr>
          <w:noProof/>
          <w:vertAlign w:val="superscript"/>
        </w:rPr>
        <w:t>21</w:t>
      </w:r>
      <w:r w:rsidR="001A5403">
        <w:fldChar w:fldCharType="end"/>
      </w:r>
      <w:r w:rsidR="00754546">
        <w:t xml:space="preserve"> </w:t>
      </w:r>
      <w:r w:rsidR="00DD73D4">
        <w:t xml:space="preserve">was used to produce a website where additional </w:t>
      </w:r>
      <w:r w:rsidR="00A968F1">
        <w:t xml:space="preserve">data validation </w:t>
      </w:r>
      <w:r w:rsidR="00DD73D4">
        <w:t xml:space="preserve">is available and </w:t>
      </w:r>
      <w:r w:rsidR="00BE4B37">
        <w:t xml:space="preserve">figure </w:t>
      </w:r>
      <w:r w:rsidR="00A968F1">
        <w:t>production.</w:t>
      </w:r>
      <w:r w:rsidR="00743CC2">
        <w:t xml:space="preserve"> </w:t>
      </w:r>
    </w:p>
    <w:p w14:paraId="0756BD10" w14:textId="77777777" w:rsidR="006A42F1" w:rsidRPr="0033109F" w:rsidRDefault="006A42F1" w:rsidP="006A42F1"/>
    <w:p w14:paraId="259FBFBE" w14:textId="77777777" w:rsidR="000C0413" w:rsidRDefault="000C0413" w:rsidP="006A42F1">
      <w:pPr>
        <w:pStyle w:val="Heading3"/>
        <w:spacing w:before="0" w:after="0"/>
      </w:pPr>
      <w:r w:rsidRPr="0033109F">
        <w:lastRenderedPageBreak/>
        <w:t>Data Records</w:t>
      </w:r>
    </w:p>
    <w:p w14:paraId="74D92D80" w14:textId="77777777" w:rsidR="00D45442" w:rsidRDefault="00D45442" w:rsidP="00D45442"/>
    <w:p w14:paraId="53060538" w14:textId="730201E1" w:rsidR="00743CC2" w:rsidRDefault="00D45442" w:rsidP="00743CC2">
      <w:r>
        <w:t xml:space="preserve">The data is stored in </w:t>
      </w:r>
      <w:r w:rsidR="00743CC2">
        <w:t>La Trobe University</w:t>
      </w:r>
      <w:r w:rsidR="00754546">
        <w:t>’s</w:t>
      </w:r>
      <w:r w:rsidR="00743CC2">
        <w:t xml:space="preserve"> </w:t>
      </w:r>
      <w:r>
        <w:t>figshare</w:t>
      </w:r>
      <w:r w:rsidR="00C10692">
        <w:t xml:space="preserve"> </w:t>
      </w:r>
      <w:r w:rsidR="00C10692">
        <w:fldChar w:fldCharType="begin"/>
      </w:r>
      <w:r w:rsidR="006165E3">
        <w:instrText xml:space="preserve"> ADDIN EN.CITE &lt;EndNote&gt;&lt;Cite&gt;&lt;Author&gt;Wollersheim&lt;/Author&gt;&lt;Year&gt;2020&lt;/Year&gt;&lt;RecNum&gt;21954&lt;/RecNum&gt;&lt;DisplayText&gt;&lt;style face="superscript"&gt;22&lt;/style&gt;&lt;/DisplayText&gt;&lt;record&gt;&lt;rec-number&gt;21954&lt;/rec-number&gt;&lt;foreign-keys&gt;&lt;key app="EN" db-id="xfrwd2tvgv2p25ef9vkp5zdftwpezfxezp9t" timestamp="1600979755"&gt;21954&lt;/key&gt;&lt;/foreign-keys&gt;&lt;ref-type name="Web Page"&gt;12&lt;/ref-type&gt;&lt;contributors&gt;&lt;authors&gt;&lt;author&gt;Wollersheim, D.&lt;/author&gt;&lt;author&gt;Lakhani, A.&lt;/author&gt;&lt;/authors&gt;&lt;/contributors&gt;&lt;titles&gt;&lt;title&gt;Australian Geographic Neighbourhood Summary&lt;/title&gt;&lt;/titles&gt;&lt;dates&gt;&lt;year&gt;2020&lt;/year&gt;&lt;/dates&gt;&lt;urls&gt;&lt;related-urls&gt;&lt;url&gt;https://doi.org/10.26181/5f583219bd440&lt;/url&gt;&lt;/related-urls&gt;&lt;/urls&gt;&lt;electronic-resource-num&gt;https://doi.org/10.26181/5f583219bd440&amp;#xD;&lt;/electronic-resource-num&gt;&lt;/record&gt;&lt;/Cite&gt;&lt;/EndNote&gt;</w:instrText>
      </w:r>
      <w:r w:rsidR="00C10692">
        <w:fldChar w:fldCharType="separate"/>
      </w:r>
      <w:r w:rsidR="006165E3" w:rsidRPr="006165E3">
        <w:rPr>
          <w:noProof/>
          <w:vertAlign w:val="superscript"/>
        </w:rPr>
        <w:t>22</w:t>
      </w:r>
      <w:r w:rsidR="00C10692">
        <w:fldChar w:fldCharType="end"/>
      </w:r>
      <w:r>
        <w:t xml:space="preserve">.  </w:t>
      </w:r>
      <w:r w:rsidR="00743CC2">
        <w:t xml:space="preserve">The files </w:t>
      </w:r>
      <w:r w:rsidR="00555D9E">
        <w:t xml:space="preserve">comprising the dataset </w:t>
      </w:r>
      <w:r w:rsidR="00743CC2">
        <w:t>are detailed in Table 2 below</w:t>
      </w:r>
      <w:r w:rsidR="00C10692">
        <w:t xml:space="preserve"> while</w:t>
      </w:r>
      <w:r w:rsidR="000B1088">
        <w:t xml:space="preserve"> Fig</w:t>
      </w:r>
      <w:r w:rsidR="006165E3">
        <w:t>ure</w:t>
      </w:r>
      <w:r w:rsidR="000B1088">
        <w:t xml:space="preserve"> 2 clarifies the fields within each file</w:t>
      </w:r>
      <w:r w:rsidR="00743CC2">
        <w:t xml:space="preserve">. Each </w:t>
      </w:r>
      <w:r w:rsidR="00EC715D">
        <w:t xml:space="preserve">file </w:t>
      </w:r>
      <w:r w:rsidR="00743CC2">
        <w:t>is provided in CSV format</w:t>
      </w:r>
      <w:r w:rsidR="00754546">
        <w:t>.</w:t>
      </w:r>
      <w:r w:rsidR="00743CC2">
        <w:t xml:space="preserve"> </w:t>
      </w:r>
    </w:p>
    <w:p w14:paraId="1201D73F" w14:textId="394F8150" w:rsidR="006165E3" w:rsidRDefault="006165E3" w:rsidP="00743CC2"/>
    <w:p w14:paraId="3A209BC6" w14:textId="458369A1" w:rsidR="006165E3" w:rsidRPr="008133F1" w:rsidRDefault="006165E3" w:rsidP="00743CC2">
      <w:pPr>
        <w:rPr>
          <w:b/>
          <w:bCs/>
        </w:rPr>
      </w:pPr>
      <w:r w:rsidRPr="008133F1">
        <w:rPr>
          <w:b/>
          <w:bCs/>
        </w:rPr>
        <w:t>Table 2: Files comprising the dataset</w:t>
      </w:r>
    </w:p>
    <w:p w14:paraId="29031794" w14:textId="77777777" w:rsidR="00743CC2" w:rsidRDefault="00743CC2" w:rsidP="00743CC2"/>
    <w:tbl>
      <w:tblPr>
        <w:tblStyle w:val="TableGrid"/>
        <w:tblW w:w="84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02"/>
        <w:gridCol w:w="4340"/>
        <w:gridCol w:w="1330"/>
      </w:tblGrid>
      <w:tr w:rsidR="00ED3886" w:rsidRPr="000134DB" w14:paraId="3039564E" w14:textId="77777777" w:rsidTr="00694CC3">
        <w:tc>
          <w:tcPr>
            <w:tcW w:w="2802" w:type="dxa"/>
            <w:tcBorders>
              <w:bottom w:val="single" w:sz="12" w:space="0" w:color="auto"/>
              <w:right w:val="single" w:sz="12" w:space="0" w:color="auto"/>
            </w:tcBorders>
          </w:tcPr>
          <w:p w14:paraId="76AC4142" w14:textId="2F0EF8D8" w:rsidR="00ED3886" w:rsidRPr="008133F1" w:rsidRDefault="00ED3886" w:rsidP="00515AC8">
            <w:pPr>
              <w:rPr>
                <w:b/>
                <w:bCs/>
              </w:rPr>
            </w:pPr>
            <w:r w:rsidRPr="008133F1">
              <w:rPr>
                <w:b/>
                <w:bCs/>
              </w:rPr>
              <w:t>File</w:t>
            </w:r>
          </w:p>
        </w:tc>
        <w:tc>
          <w:tcPr>
            <w:tcW w:w="4340" w:type="dxa"/>
            <w:tcBorders>
              <w:bottom w:val="single" w:sz="12" w:space="0" w:color="auto"/>
              <w:right w:val="single" w:sz="12" w:space="0" w:color="auto"/>
            </w:tcBorders>
          </w:tcPr>
          <w:p w14:paraId="59DBA020" w14:textId="2E79AF20" w:rsidR="00ED3886" w:rsidRPr="008133F1" w:rsidRDefault="00ED3886" w:rsidP="00515AC8">
            <w:pPr>
              <w:rPr>
                <w:b/>
                <w:bCs/>
              </w:rPr>
            </w:pPr>
            <w:r>
              <w:rPr>
                <w:b/>
                <w:bCs/>
              </w:rPr>
              <w:t>Description</w:t>
            </w:r>
          </w:p>
        </w:tc>
        <w:tc>
          <w:tcPr>
            <w:tcW w:w="1330" w:type="dxa"/>
            <w:tcBorders>
              <w:left w:val="single" w:sz="12" w:space="0" w:color="auto"/>
              <w:bottom w:val="single" w:sz="12" w:space="0" w:color="auto"/>
            </w:tcBorders>
          </w:tcPr>
          <w:p w14:paraId="49507F88" w14:textId="355D5D93" w:rsidR="00ED3886" w:rsidRPr="008133F1" w:rsidRDefault="00ED3886" w:rsidP="00515AC8">
            <w:pPr>
              <w:rPr>
                <w:b/>
                <w:bCs/>
              </w:rPr>
            </w:pPr>
            <w:r w:rsidRPr="008133F1">
              <w:rPr>
                <w:b/>
                <w:bCs/>
              </w:rPr>
              <w:t>Number of Records</w:t>
            </w:r>
          </w:p>
        </w:tc>
      </w:tr>
      <w:tr w:rsidR="00ED3886" w:rsidRPr="000134DB" w14:paraId="5D411556" w14:textId="77777777" w:rsidTr="00694CC3">
        <w:tc>
          <w:tcPr>
            <w:tcW w:w="2802" w:type="dxa"/>
            <w:tcBorders>
              <w:top w:val="single" w:sz="12" w:space="0" w:color="auto"/>
              <w:right w:val="single" w:sz="12" w:space="0" w:color="auto"/>
            </w:tcBorders>
          </w:tcPr>
          <w:p w14:paraId="22B0B645" w14:textId="77777777" w:rsidR="00ED3886" w:rsidRPr="000134DB" w:rsidRDefault="00ED3886" w:rsidP="00515AC8">
            <w:r w:rsidRPr="000134DB">
              <w:t>meshblock_concordance.csv</w:t>
            </w:r>
          </w:p>
        </w:tc>
        <w:tc>
          <w:tcPr>
            <w:tcW w:w="4340" w:type="dxa"/>
            <w:tcBorders>
              <w:top w:val="single" w:sz="12" w:space="0" w:color="auto"/>
              <w:right w:val="single" w:sz="12" w:space="0" w:color="auto"/>
            </w:tcBorders>
          </w:tcPr>
          <w:p w14:paraId="231D2651" w14:textId="759B363B" w:rsidR="00ED3886" w:rsidRPr="000134DB" w:rsidRDefault="00ED3886" w:rsidP="00515AC8">
            <w:r>
              <w:t xml:space="preserve">MB to MB concordance for each buffer size </w:t>
            </w:r>
          </w:p>
        </w:tc>
        <w:tc>
          <w:tcPr>
            <w:tcW w:w="1330" w:type="dxa"/>
            <w:tcBorders>
              <w:top w:val="single" w:sz="12" w:space="0" w:color="auto"/>
              <w:left w:val="single" w:sz="12" w:space="0" w:color="auto"/>
            </w:tcBorders>
          </w:tcPr>
          <w:p w14:paraId="704D36ED" w14:textId="599ACFA7" w:rsidR="00ED3886" w:rsidRPr="000134DB" w:rsidRDefault="00ED3886" w:rsidP="00515AC8">
            <w:r w:rsidRPr="000134DB">
              <w:t>524</w:t>
            </w:r>
            <w:r>
              <w:t>,</w:t>
            </w:r>
            <w:r w:rsidRPr="000134DB">
              <w:t>060</w:t>
            </w:r>
            <w:r>
              <w:t>,</w:t>
            </w:r>
            <w:r w:rsidRPr="000134DB">
              <w:t>194</w:t>
            </w:r>
          </w:p>
        </w:tc>
      </w:tr>
      <w:tr w:rsidR="00694CC3" w:rsidRPr="000134DB" w14:paraId="6C0DA343" w14:textId="77777777" w:rsidTr="00694CC3">
        <w:tc>
          <w:tcPr>
            <w:tcW w:w="2802" w:type="dxa"/>
            <w:tcBorders>
              <w:right w:val="single" w:sz="12" w:space="0" w:color="auto"/>
            </w:tcBorders>
          </w:tcPr>
          <w:p w14:paraId="6A743300" w14:textId="77777777" w:rsidR="00694CC3" w:rsidRPr="000134DB" w:rsidRDefault="00694CC3" w:rsidP="00515AC8">
            <w:r w:rsidRPr="000134DB">
              <w:t>meshblock_statistics.csv</w:t>
            </w:r>
          </w:p>
        </w:tc>
        <w:tc>
          <w:tcPr>
            <w:tcW w:w="4340" w:type="dxa"/>
            <w:tcBorders>
              <w:right w:val="single" w:sz="12" w:space="0" w:color="auto"/>
            </w:tcBorders>
          </w:tcPr>
          <w:p w14:paraId="06D56B68" w14:textId="77777777" w:rsidR="00694CC3" w:rsidRPr="000134DB" w:rsidRDefault="00694CC3" w:rsidP="00694CC3">
            <w:r>
              <w:t>MB Neighbourhood summary for each buffer size</w:t>
            </w:r>
          </w:p>
        </w:tc>
        <w:tc>
          <w:tcPr>
            <w:tcW w:w="1330" w:type="dxa"/>
            <w:tcBorders>
              <w:left w:val="single" w:sz="12" w:space="0" w:color="auto"/>
            </w:tcBorders>
          </w:tcPr>
          <w:p w14:paraId="4486378B" w14:textId="77777777" w:rsidR="00694CC3" w:rsidRPr="000134DB" w:rsidRDefault="00694CC3" w:rsidP="00515AC8">
            <w:r w:rsidRPr="000134DB">
              <w:t>7</w:t>
            </w:r>
            <w:r>
              <w:t>,</w:t>
            </w:r>
            <w:r w:rsidRPr="000134DB">
              <w:t>184</w:t>
            </w:r>
            <w:r>
              <w:t>,</w:t>
            </w:r>
            <w:r w:rsidRPr="000134DB">
              <w:t>849</w:t>
            </w:r>
          </w:p>
        </w:tc>
      </w:tr>
      <w:tr w:rsidR="00ED3886" w:rsidRPr="000134DB" w14:paraId="0EB0AFCF" w14:textId="77777777" w:rsidTr="00694CC3">
        <w:tc>
          <w:tcPr>
            <w:tcW w:w="2802" w:type="dxa"/>
            <w:tcBorders>
              <w:right w:val="single" w:sz="12" w:space="0" w:color="auto"/>
            </w:tcBorders>
          </w:tcPr>
          <w:p w14:paraId="24DC6C2B" w14:textId="77777777" w:rsidR="00ED3886" w:rsidRPr="000134DB" w:rsidRDefault="00ED3886" w:rsidP="00515AC8">
            <w:r w:rsidRPr="000134DB">
              <w:t>meshblock_detail.csv</w:t>
            </w:r>
          </w:p>
        </w:tc>
        <w:tc>
          <w:tcPr>
            <w:tcW w:w="4340" w:type="dxa"/>
            <w:tcBorders>
              <w:right w:val="single" w:sz="12" w:space="0" w:color="auto"/>
            </w:tcBorders>
          </w:tcPr>
          <w:p w14:paraId="1617AA81" w14:textId="4F2A5A2A" w:rsidR="00ED3886" w:rsidRPr="000134DB" w:rsidRDefault="00ED3886" w:rsidP="00515AC8">
            <w:r>
              <w:t>Descriptive statistics for each MB</w:t>
            </w:r>
          </w:p>
        </w:tc>
        <w:tc>
          <w:tcPr>
            <w:tcW w:w="1330" w:type="dxa"/>
            <w:tcBorders>
              <w:left w:val="single" w:sz="12" w:space="0" w:color="auto"/>
            </w:tcBorders>
          </w:tcPr>
          <w:p w14:paraId="372E84FD" w14:textId="3053B370" w:rsidR="00ED3886" w:rsidRPr="000134DB" w:rsidRDefault="00ED3886" w:rsidP="00515AC8">
            <w:r w:rsidRPr="000134DB">
              <w:t>358122</w:t>
            </w:r>
          </w:p>
        </w:tc>
      </w:tr>
      <w:tr w:rsidR="004A3D9E" w:rsidRPr="000134DB" w14:paraId="63BF6308" w14:textId="77777777" w:rsidTr="00694CC3">
        <w:tc>
          <w:tcPr>
            <w:tcW w:w="2802" w:type="dxa"/>
            <w:tcBorders>
              <w:bottom w:val="single" w:sz="12" w:space="0" w:color="auto"/>
              <w:right w:val="single" w:sz="12" w:space="0" w:color="auto"/>
            </w:tcBorders>
          </w:tcPr>
          <w:p w14:paraId="22A5E64F" w14:textId="5F99A548" w:rsidR="004A3D9E" w:rsidRPr="000134DB" w:rsidRDefault="004A3D9E" w:rsidP="00515AC8">
            <w:r w:rsidRPr="000134DB">
              <w:t>remote_detail.csv</w:t>
            </w:r>
          </w:p>
        </w:tc>
        <w:tc>
          <w:tcPr>
            <w:tcW w:w="4340" w:type="dxa"/>
            <w:tcBorders>
              <w:bottom w:val="single" w:sz="12" w:space="0" w:color="auto"/>
              <w:right w:val="single" w:sz="12" w:space="0" w:color="auto"/>
            </w:tcBorders>
          </w:tcPr>
          <w:p w14:paraId="7511086F" w14:textId="0EE1C724" w:rsidR="004A3D9E" w:rsidRPr="000134DB" w:rsidRDefault="004A3D9E" w:rsidP="00515AC8">
            <w:r>
              <w:t>Description of remoteness codes</w:t>
            </w:r>
          </w:p>
        </w:tc>
        <w:tc>
          <w:tcPr>
            <w:tcW w:w="1330" w:type="dxa"/>
            <w:tcBorders>
              <w:left w:val="single" w:sz="12" w:space="0" w:color="auto"/>
              <w:bottom w:val="single" w:sz="12" w:space="0" w:color="auto"/>
            </w:tcBorders>
          </w:tcPr>
          <w:p w14:paraId="51812D9B" w14:textId="76AEE4B0" w:rsidR="004A3D9E" w:rsidRPr="000134DB" w:rsidRDefault="004A3D9E" w:rsidP="00515AC8">
            <w:r w:rsidRPr="000134DB">
              <w:t>53</w:t>
            </w:r>
          </w:p>
        </w:tc>
      </w:tr>
    </w:tbl>
    <w:p w14:paraId="633D57C7" w14:textId="1541E6C5" w:rsidR="00D45442" w:rsidRDefault="00D45442" w:rsidP="00D45442"/>
    <w:p w14:paraId="1C3ED030" w14:textId="58DF1AD4" w:rsidR="00C10692" w:rsidRDefault="00C10692" w:rsidP="00D45442"/>
    <w:p w14:paraId="02151D12" w14:textId="55E25339" w:rsidR="006165E3" w:rsidRPr="008133F1" w:rsidRDefault="006165E3" w:rsidP="00D45442">
      <w:pPr>
        <w:rPr>
          <w:b/>
          <w:bCs/>
        </w:rPr>
      </w:pPr>
      <w:r w:rsidRPr="008133F1">
        <w:rPr>
          <w:b/>
          <w:bCs/>
        </w:rPr>
        <w:t>Fig. 2</w:t>
      </w:r>
    </w:p>
    <w:p w14:paraId="1536D01A" w14:textId="1FFDCA97" w:rsidR="00C10692" w:rsidRDefault="000B1088" w:rsidP="00D45442">
      <w:r>
        <w:rPr>
          <w:noProof/>
          <w:lang w:val="en-AU" w:eastAsia="en-AU"/>
        </w:rPr>
        <w:drawing>
          <wp:inline distT="0" distB="0" distL="0" distR="0" wp14:anchorId="6651CDC8" wp14:editId="1597C133">
            <wp:extent cx="5292090" cy="3160395"/>
            <wp:effectExtent l="0" t="0" r="3810" b="1905"/>
            <wp:docPr id="2" name="Picture 2" descr="Graphical user interface, text, application  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election_086.jp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92090" cy="3160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3D4326" w14:textId="5B049A14" w:rsidR="00D45442" w:rsidRDefault="006165E3" w:rsidP="00D45442">
      <w:r>
        <w:t>Description of fields included in each dataset file.</w:t>
      </w:r>
    </w:p>
    <w:p w14:paraId="43D1C1DB" w14:textId="0FFCC69B" w:rsidR="00375831" w:rsidRDefault="00375831" w:rsidP="00D45442"/>
    <w:p w14:paraId="1BD3F870" w14:textId="77777777" w:rsidR="00C658AC" w:rsidRDefault="00C658AC" w:rsidP="006A42F1">
      <w:pPr>
        <w:pStyle w:val="Heading3"/>
        <w:spacing w:before="0" w:after="0"/>
      </w:pPr>
      <w:r w:rsidRPr="0033109F">
        <w:t>Technical Validation</w:t>
      </w:r>
    </w:p>
    <w:p w14:paraId="20A215E7" w14:textId="77777777" w:rsidR="001A1958" w:rsidRDefault="001A1958" w:rsidP="001A1958"/>
    <w:p w14:paraId="63973B52" w14:textId="07B7B399" w:rsidR="00EB60AA" w:rsidRDefault="00754546" w:rsidP="00EB60AA">
      <w:r>
        <w:t>In relation to technical validation,</w:t>
      </w:r>
      <w:r w:rsidR="00EB60AA">
        <w:t xml:space="preserve"> </w:t>
      </w:r>
      <w:r>
        <w:t xml:space="preserve">the land-use of </w:t>
      </w:r>
      <w:r w:rsidR="00EB60AA">
        <w:t xml:space="preserve">a 1% random sample of </w:t>
      </w:r>
      <w:r>
        <w:t xml:space="preserve">MBs across each of the four distance bands was calculated </w:t>
      </w:r>
      <w:r w:rsidR="00EB60AA">
        <w:t xml:space="preserve">using R </w:t>
      </w:r>
      <w:r>
        <w:t xml:space="preserve">version 4 </w:t>
      </w:r>
      <w:r>
        <w:fldChar w:fldCharType="begin"/>
      </w:r>
      <w:r w:rsidR="006165E3">
        <w:instrText xml:space="preserve"> ADDIN EN.CITE &lt;EndNote&gt;&lt;Cite&gt;&lt;Author&gt;R Core Team&lt;/Author&gt;&lt;Year&gt;2020&lt;/Year&gt;&lt;RecNum&gt;21950&lt;/RecNum&gt;&lt;DisplayText&gt;&lt;style face="superscript"&gt;18&lt;/style&gt;&lt;/DisplayText&gt;&lt;record&gt;&lt;rec-number&gt;21950&lt;/rec-number&gt;&lt;foreign-keys&gt;&lt;key app="EN" db-id="xfrwd2tvgv2p25ef9vkp5zdftwpezfxezp9t" timestamp="1600978864"&gt;21950&lt;/key&gt;&lt;/foreign-keys&gt;&lt;ref-type name="Web Page"&gt;12&lt;/ref-type&gt;&lt;contributors&gt;&lt;authors&gt;&lt;author&gt;R Core Team, &lt;/author&gt;&lt;/authors&gt;&lt;/contributors&gt;&lt;titles&gt;&lt;title&gt;R: A language and environment for statistical computing&lt;/title&gt;&lt;/titles&gt;&lt;dates&gt;&lt;year&gt;2020&lt;/year&gt;&lt;/dates&gt;&lt;pub-location&gt;Vienna, Austria&lt;/pub-location&gt;&lt;publisher&gt;R Foundation for Statistical Computing&amp;#xD;&lt;/publisher&gt;&lt;urls&gt;&lt;related-urls&gt;&lt;url&gt;https://www.R-project.org/.&lt;/url&gt;&lt;/related-urls&gt;&lt;/urls&gt;&lt;/record&gt;&lt;/Cite&gt;&lt;/EndNote&gt;</w:instrText>
      </w:r>
      <w:r>
        <w:fldChar w:fldCharType="separate"/>
      </w:r>
      <w:r w:rsidR="006165E3" w:rsidRPr="006165E3">
        <w:rPr>
          <w:noProof/>
          <w:vertAlign w:val="superscript"/>
        </w:rPr>
        <w:t>18</w:t>
      </w:r>
      <w:r>
        <w:fldChar w:fldCharType="end"/>
      </w:r>
      <w:r w:rsidR="00EB60AA">
        <w:t xml:space="preserve"> (n=3581),. </w:t>
      </w:r>
      <w:r>
        <w:t xml:space="preserve">Weighted centroids established via </w:t>
      </w:r>
      <w:r w:rsidR="00EB60AA">
        <w:t>Post</w:t>
      </w:r>
      <w:r>
        <w:t>GIS</w:t>
      </w:r>
      <w:r w:rsidR="00EB60AA">
        <w:t xml:space="preserve"> were used. The proportion of land use for each MB across each buffer were near identical. Area calculations via </w:t>
      </w:r>
      <w:r w:rsidR="00EB60AA" w:rsidRPr="00EB60AA">
        <w:t>Post</w:t>
      </w:r>
      <w:r>
        <w:t>GIS</w:t>
      </w:r>
      <w:r w:rsidR="00EB60AA" w:rsidRPr="00EB60AA">
        <w:t xml:space="preserve"> </w:t>
      </w:r>
      <w:r w:rsidR="004E4074">
        <w:t xml:space="preserve">averaged </w:t>
      </w:r>
      <w:r w:rsidR="00EB60AA" w:rsidRPr="00EB60AA">
        <w:t>0.5</w:t>
      </w:r>
      <w:r w:rsidR="00D066A4">
        <w:t>9</w:t>
      </w:r>
      <w:r w:rsidR="00EB60AA" w:rsidRPr="00EB60AA">
        <w:t>% larger than</w:t>
      </w:r>
      <w:r>
        <w:t xml:space="preserve"> calculations established by</w:t>
      </w:r>
      <w:r w:rsidR="00EB60AA" w:rsidRPr="00EB60AA">
        <w:t xml:space="preserve"> R</w:t>
      </w:r>
      <w:r w:rsidR="00EB60AA">
        <w:t xml:space="preserve">. </w:t>
      </w:r>
      <w:r>
        <w:t xml:space="preserve">Calculations via both methods were significantly correlated, producing </w:t>
      </w:r>
      <w:r w:rsidR="006165E3">
        <w:t>P</w:t>
      </w:r>
      <w:r>
        <w:t xml:space="preserve">earson’s product-moment correlation coefficient of 1 across all distance bands. </w:t>
      </w:r>
      <w:r w:rsidR="00BA5887">
        <w:t xml:space="preserve">Table </w:t>
      </w:r>
      <w:r>
        <w:t>3</w:t>
      </w:r>
      <w:r w:rsidR="00BA5887">
        <w:t xml:space="preserve"> below clarifies the total area covered </w:t>
      </w:r>
      <w:r>
        <w:t>for each buffer level computed via both methods, and t</w:t>
      </w:r>
      <w:r w:rsidR="00BA5887">
        <w:t xml:space="preserve">he difference in coverage. </w:t>
      </w:r>
    </w:p>
    <w:p w14:paraId="2D71B1F3" w14:textId="30F94B4D" w:rsidR="008133F1" w:rsidRDefault="008133F1" w:rsidP="00EB60AA"/>
    <w:p w14:paraId="66CA8C42" w14:textId="105989CA" w:rsidR="008133F1" w:rsidRPr="00384E25" w:rsidRDefault="008133F1" w:rsidP="00EB60AA">
      <w:pPr>
        <w:rPr>
          <w:b/>
          <w:bCs/>
        </w:rPr>
      </w:pPr>
      <w:r w:rsidRPr="00384E25">
        <w:rPr>
          <w:b/>
          <w:bCs/>
        </w:rPr>
        <w:t xml:space="preserve">Table 3: </w:t>
      </w:r>
      <w:r w:rsidR="00384E25" w:rsidRPr="00384E25">
        <w:rPr>
          <w:b/>
          <w:bCs/>
        </w:rPr>
        <w:t>Validation findings table</w:t>
      </w:r>
    </w:p>
    <w:p w14:paraId="51FDE0F7" w14:textId="53EC49BA" w:rsidR="00EB60AA" w:rsidRDefault="00EB60AA" w:rsidP="00EB60AA">
      <w: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40"/>
        <w:gridCol w:w="1319"/>
        <w:gridCol w:w="1319"/>
        <w:gridCol w:w="1179"/>
        <w:gridCol w:w="1225"/>
        <w:gridCol w:w="1363"/>
        <w:gridCol w:w="1005"/>
      </w:tblGrid>
      <w:tr w:rsidR="00D066A4" w14:paraId="2E6C465B" w14:textId="77777777" w:rsidTr="00384E25">
        <w:tc>
          <w:tcPr>
            <w:tcW w:w="1143" w:type="dxa"/>
            <w:tcBorders>
              <w:bottom w:val="single" w:sz="12" w:space="0" w:color="auto"/>
              <w:right w:val="single" w:sz="12" w:space="0" w:color="auto"/>
            </w:tcBorders>
          </w:tcPr>
          <w:p w14:paraId="24E33638" w14:textId="3DE9117B" w:rsidR="00D066A4" w:rsidRPr="008133F1" w:rsidRDefault="00D066A4" w:rsidP="008133F1">
            <w:pPr>
              <w:jc w:val="left"/>
              <w:rPr>
                <w:b/>
                <w:bCs/>
                <w:sz w:val="20"/>
                <w:szCs w:val="20"/>
              </w:rPr>
            </w:pPr>
            <w:r w:rsidRPr="008133F1">
              <w:rPr>
                <w:b/>
                <w:bCs/>
                <w:sz w:val="20"/>
                <w:szCs w:val="20"/>
              </w:rPr>
              <w:lastRenderedPageBreak/>
              <w:t xml:space="preserve">Buffer Radius (in meters) </w:t>
            </w:r>
          </w:p>
        </w:tc>
        <w:tc>
          <w:tcPr>
            <w:tcW w:w="1322" w:type="dxa"/>
            <w:tcBorders>
              <w:left w:val="single" w:sz="12" w:space="0" w:color="auto"/>
              <w:bottom w:val="single" w:sz="12" w:space="0" w:color="auto"/>
            </w:tcBorders>
          </w:tcPr>
          <w:p w14:paraId="3BA3CA93" w14:textId="2FA30289" w:rsidR="00D066A4" w:rsidRPr="008133F1" w:rsidRDefault="00D066A4" w:rsidP="008133F1">
            <w:pPr>
              <w:jc w:val="left"/>
              <w:rPr>
                <w:b/>
                <w:bCs/>
                <w:sz w:val="20"/>
                <w:szCs w:val="20"/>
              </w:rPr>
            </w:pPr>
            <w:r w:rsidRPr="008133F1">
              <w:rPr>
                <w:b/>
                <w:bCs/>
                <w:sz w:val="20"/>
                <w:szCs w:val="20"/>
              </w:rPr>
              <w:t>Postgis Total Area (km</w:t>
            </w:r>
            <w:r w:rsidR="008133F1">
              <w:rPr>
                <w:b/>
                <w:bCs/>
                <w:sz w:val="20"/>
                <w:szCs w:val="20"/>
                <w:vertAlign w:val="superscript"/>
              </w:rPr>
              <w:t>2</w:t>
            </w:r>
            <w:r w:rsidRPr="008133F1"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322" w:type="dxa"/>
            <w:tcBorders>
              <w:bottom w:val="single" w:sz="12" w:space="0" w:color="auto"/>
            </w:tcBorders>
          </w:tcPr>
          <w:p w14:paraId="159F4724" w14:textId="567EA128" w:rsidR="00D066A4" w:rsidRPr="008133F1" w:rsidRDefault="00D066A4" w:rsidP="008133F1">
            <w:pPr>
              <w:jc w:val="left"/>
              <w:rPr>
                <w:b/>
                <w:bCs/>
                <w:sz w:val="20"/>
                <w:szCs w:val="20"/>
              </w:rPr>
            </w:pPr>
            <w:r w:rsidRPr="008133F1">
              <w:rPr>
                <w:b/>
                <w:bCs/>
                <w:sz w:val="20"/>
                <w:szCs w:val="20"/>
              </w:rPr>
              <w:t>R Total Area (km</w:t>
            </w:r>
            <w:r w:rsidR="008133F1">
              <w:rPr>
                <w:b/>
                <w:bCs/>
                <w:sz w:val="20"/>
                <w:szCs w:val="20"/>
                <w:vertAlign w:val="superscript"/>
              </w:rPr>
              <w:t>2</w:t>
            </w:r>
            <w:r w:rsidRPr="008133F1"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164" w:type="dxa"/>
            <w:tcBorders>
              <w:bottom w:val="single" w:sz="12" w:space="0" w:color="auto"/>
            </w:tcBorders>
          </w:tcPr>
          <w:p w14:paraId="34F67FEC" w14:textId="43F20C33" w:rsidR="00D066A4" w:rsidRPr="008133F1" w:rsidRDefault="00D066A4" w:rsidP="004E4074">
            <w:pPr>
              <w:jc w:val="left"/>
              <w:rPr>
                <w:b/>
                <w:bCs/>
                <w:sz w:val="20"/>
                <w:szCs w:val="20"/>
              </w:rPr>
            </w:pPr>
            <w:r w:rsidRPr="008133F1">
              <w:rPr>
                <w:b/>
                <w:bCs/>
                <w:sz w:val="20"/>
                <w:szCs w:val="20"/>
              </w:rPr>
              <w:t>Difference</w:t>
            </w:r>
            <w:r w:rsidR="00754546" w:rsidRPr="008133F1">
              <w:rPr>
                <w:b/>
                <w:bCs/>
                <w:sz w:val="20"/>
                <w:szCs w:val="20"/>
              </w:rPr>
              <w:t xml:space="preserve"> in Coverage (km</w:t>
            </w:r>
            <w:r w:rsidR="008133F1">
              <w:rPr>
                <w:b/>
                <w:bCs/>
                <w:sz w:val="20"/>
                <w:szCs w:val="20"/>
                <w:vertAlign w:val="superscript"/>
              </w:rPr>
              <w:t>2</w:t>
            </w:r>
            <w:r w:rsidR="00754546" w:rsidRPr="008133F1"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226" w:type="dxa"/>
            <w:tcBorders>
              <w:bottom w:val="single" w:sz="12" w:space="0" w:color="auto"/>
            </w:tcBorders>
          </w:tcPr>
          <w:p w14:paraId="7C50BB3A" w14:textId="3F64EC14" w:rsidR="00D066A4" w:rsidRPr="008133F1" w:rsidRDefault="00D066A4" w:rsidP="004E4074">
            <w:pPr>
              <w:jc w:val="left"/>
              <w:rPr>
                <w:b/>
                <w:bCs/>
                <w:sz w:val="20"/>
                <w:szCs w:val="20"/>
              </w:rPr>
            </w:pPr>
            <w:r w:rsidRPr="008133F1">
              <w:rPr>
                <w:b/>
                <w:bCs/>
                <w:sz w:val="20"/>
                <w:szCs w:val="20"/>
              </w:rPr>
              <w:t>Percentage</w:t>
            </w:r>
            <w:r w:rsidR="00754546" w:rsidRPr="008133F1">
              <w:rPr>
                <w:b/>
                <w:bCs/>
                <w:sz w:val="20"/>
                <w:szCs w:val="20"/>
              </w:rPr>
              <w:t xml:space="preserve"> Difference in Coverage</w:t>
            </w:r>
          </w:p>
        </w:tc>
        <w:tc>
          <w:tcPr>
            <w:tcW w:w="1365" w:type="dxa"/>
            <w:tcBorders>
              <w:bottom w:val="single" w:sz="12" w:space="0" w:color="auto"/>
            </w:tcBorders>
          </w:tcPr>
          <w:p w14:paraId="1A78EC79" w14:textId="6FA3DC8B" w:rsidR="00D066A4" w:rsidRPr="008133F1" w:rsidRDefault="00D066A4" w:rsidP="008133F1">
            <w:pPr>
              <w:jc w:val="left"/>
              <w:rPr>
                <w:b/>
                <w:bCs/>
                <w:sz w:val="20"/>
                <w:szCs w:val="20"/>
              </w:rPr>
            </w:pPr>
            <w:r w:rsidRPr="008133F1">
              <w:rPr>
                <w:b/>
                <w:bCs/>
                <w:sz w:val="20"/>
                <w:szCs w:val="20"/>
              </w:rPr>
              <w:t>Correlation Coefficient (R)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2C14A0DF" w14:textId="5E8E81F8" w:rsidR="00D066A4" w:rsidRPr="008133F1" w:rsidRDefault="00D066A4" w:rsidP="008133F1">
            <w:pPr>
              <w:jc w:val="left"/>
              <w:rPr>
                <w:b/>
                <w:bCs/>
                <w:sz w:val="20"/>
                <w:szCs w:val="20"/>
              </w:rPr>
            </w:pPr>
            <w:r w:rsidRPr="008133F1">
              <w:rPr>
                <w:b/>
                <w:bCs/>
                <w:sz w:val="20"/>
                <w:szCs w:val="20"/>
              </w:rPr>
              <w:t>P-Value</w:t>
            </w:r>
          </w:p>
        </w:tc>
      </w:tr>
      <w:tr w:rsidR="00AD0FED" w14:paraId="04B6A07D" w14:textId="77777777" w:rsidTr="00384E25">
        <w:tc>
          <w:tcPr>
            <w:tcW w:w="1143" w:type="dxa"/>
            <w:tcBorders>
              <w:top w:val="single" w:sz="12" w:space="0" w:color="auto"/>
              <w:right w:val="single" w:sz="12" w:space="0" w:color="auto"/>
            </w:tcBorders>
          </w:tcPr>
          <w:p w14:paraId="07895AE8" w14:textId="288F714F" w:rsidR="00AD0FED" w:rsidRPr="008133F1" w:rsidRDefault="00AD0FED" w:rsidP="00AD0FED">
            <w:pPr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 xml:space="preserve">400 </w:t>
            </w:r>
          </w:p>
        </w:tc>
        <w:tc>
          <w:tcPr>
            <w:tcW w:w="1322" w:type="dxa"/>
            <w:tcBorders>
              <w:top w:val="single" w:sz="12" w:space="0" w:color="auto"/>
              <w:left w:val="single" w:sz="12" w:space="0" w:color="auto"/>
            </w:tcBorders>
          </w:tcPr>
          <w:p w14:paraId="3B711CDF" w14:textId="6E050D19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1741.50</w:t>
            </w:r>
          </w:p>
        </w:tc>
        <w:tc>
          <w:tcPr>
            <w:tcW w:w="1322" w:type="dxa"/>
            <w:tcBorders>
              <w:top w:val="single" w:sz="12" w:space="0" w:color="auto"/>
            </w:tcBorders>
          </w:tcPr>
          <w:p w14:paraId="7D6D5F64" w14:textId="41E29A2B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1731.22</w:t>
            </w:r>
          </w:p>
        </w:tc>
        <w:tc>
          <w:tcPr>
            <w:tcW w:w="1164" w:type="dxa"/>
            <w:tcBorders>
              <w:top w:val="single" w:sz="12" w:space="0" w:color="auto"/>
            </w:tcBorders>
          </w:tcPr>
          <w:p w14:paraId="72E1B051" w14:textId="567DD55C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10.27905</w:t>
            </w:r>
          </w:p>
        </w:tc>
        <w:tc>
          <w:tcPr>
            <w:tcW w:w="1226" w:type="dxa"/>
            <w:tcBorders>
              <w:top w:val="single" w:sz="12" w:space="0" w:color="auto"/>
            </w:tcBorders>
          </w:tcPr>
          <w:p w14:paraId="61FE8E37" w14:textId="346F0683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0.59</w:t>
            </w:r>
          </w:p>
        </w:tc>
        <w:tc>
          <w:tcPr>
            <w:tcW w:w="1365" w:type="dxa"/>
            <w:tcBorders>
              <w:top w:val="single" w:sz="12" w:space="0" w:color="auto"/>
            </w:tcBorders>
          </w:tcPr>
          <w:p w14:paraId="67F16AFF" w14:textId="402B8E4A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1</w:t>
            </w:r>
          </w:p>
        </w:tc>
        <w:tc>
          <w:tcPr>
            <w:tcW w:w="1008" w:type="dxa"/>
            <w:tcBorders>
              <w:top w:val="single" w:sz="12" w:space="0" w:color="auto"/>
            </w:tcBorders>
          </w:tcPr>
          <w:p w14:paraId="33A2B997" w14:textId="4DA960D4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&lt;.001</w:t>
            </w:r>
          </w:p>
        </w:tc>
      </w:tr>
      <w:tr w:rsidR="00AD0FED" w14:paraId="37CD3632" w14:textId="77777777" w:rsidTr="00384E25">
        <w:tc>
          <w:tcPr>
            <w:tcW w:w="1143" w:type="dxa"/>
            <w:tcBorders>
              <w:right w:val="single" w:sz="12" w:space="0" w:color="auto"/>
            </w:tcBorders>
          </w:tcPr>
          <w:p w14:paraId="6261F4F2" w14:textId="39077653" w:rsidR="00AD0FED" w:rsidRPr="008133F1" w:rsidRDefault="00AD0FED" w:rsidP="00AD0FED">
            <w:pPr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1000</w:t>
            </w:r>
          </w:p>
        </w:tc>
        <w:tc>
          <w:tcPr>
            <w:tcW w:w="1322" w:type="dxa"/>
            <w:tcBorders>
              <w:left w:val="single" w:sz="12" w:space="0" w:color="auto"/>
            </w:tcBorders>
          </w:tcPr>
          <w:p w14:paraId="62FEE1D2" w14:textId="3A1D7107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10645.57</w:t>
            </w:r>
          </w:p>
        </w:tc>
        <w:tc>
          <w:tcPr>
            <w:tcW w:w="1322" w:type="dxa"/>
          </w:tcPr>
          <w:p w14:paraId="672A236E" w14:textId="47CDF91C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10583.01</w:t>
            </w:r>
          </w:p>
        </w:tc>
        <w:tc>
          <w:tcPr>
            <w:tcW w:w="1164" w:type="dxa"/>
          </w:tcPr>
          <w:p w14:paraId="50345DE4" w14:textId="10AFB32D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62.56157</w:t>
            </w:r>
          </w:p>
        </w:tc>
        <w:tc>
          <w:tcPr>
            <w:tcW w:w="1226" w:type="dxa"/>
          </w:tcPr>
          <w:p w14:paraId="64AB4631" w14:textId="3F798C74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0.59</w:t>
            </w:r>
          </w:p>
        </w:tc>
        <w:tc>
          <w:tcPr>
            <w:tcW w:w="1365" w:type="dxa"/>
          </w:tcPr>
          <w:p w14:paraId="569E339D" w14:textId="7DA2ABF1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1</w:t>
            </w:r>
          </w:p>
        </w:tc>
        <w:tc>
          <w:tcPr>
            <w:tcW w:w="1008" w:type="dxa"/>
          </w:tcPr>
          <w:p w14:paraId="0E2EE328" w14:textId="4CCCD5BC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&lt;.001</w:t>
            </w:r>
          </w:p>
        </w:tc>
      </w:tr>
      <w:tr w:rsidR="00AD0FED" w14:paraId="6D9CA012" w14:textId="77777777" w:rsidTr="00384E25">
        <w:tc>
          <w:tcPr>
            <w:tcW w:w="1143" w:type="dxa"/>
            <w:tcBorders>
              <w:right w:val="single" w:sz="12" w:space="0" w:color="auto"/>
            </w:tcBorders>
          </w:tcPr>
          <w:p w14:paraId="095133AE" w14:textId="586AF618" w:rsidR="00AD0FED" w:rsidRPr="008133F1" w:rsidRDefault="00AD0FED" w:rsidP="00AD0FED">
            <w:pPr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2000</w:t>
            </w:r>
          </w:p>
        </w:tc>
        <w:tc>
          <w:tcPr>
            <w:tcW w:w="1322" w:type="dxa"/>
            <w:tcBorders>
              <w:left w:val="single" w:sz="12" w:space="0" w:color="auto"/>
            </w:tcBorders>
          </w:tcPr>
          <w:p w14:paraId="0B3854BC" w14:textId="2C46E33B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41613.12</w:t>
            </w:r>
          </w:p>
        </w:tc>
        <w:tc>
          <w:tcPr>
            <w:tcW w:w="1322" w:type="dxa"/>
          </w:tcPr>
          <w:p w14:paraId="0B175E75" w14:textId="43DA8F79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41369.31</w:t>
            </w:r>
          </w:p>
        </w:tc>
        <w:tc>
          <w:tcPr>
            <w:tcW w:w="1164" w:type="dxa"/>
          </w:tcPr>
          <w:p w14:paraId="7ACF8855" w14:textId="73332A55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243.81091</w:t>
            </w:r>
          </w:p>
        </w:tc>
        <w:tc>
          <w:tcPr>
            <w:tcW w:w="1226" w:type="dxa"/>
          </w:tcPr>
          <w:p w14:paraId="2BCBBB81" w14:textId="0CEBE4A3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0.59</w:t>
            </w:r>
          </w:p>
        </w:tc>
        <w:tc>
          <w:tcPr>
            <w:tcW w:w="1365" w:type="dxa"/>
          </w:tcPr>
          <w:p w14:paraId="1A8F5DC9" w14:textId="19B0B991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1</w:t>
            </w:r>
          </w:p>
        </w:tc>
        <w:tc>
          <w:tcPr>
            <w:tcW w:w="1008" w:type="dxa"/>
          </w:tcPr>
          <w:p w14:paraId="090DB31A" w14:textId="69306A21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&lt;.001</w:t>
            </w:r>
          </w:p>
        </w:tc>
      </w:tr>
      <w:tr w:rsidR="00AD0FED" w14:paraId="71E816C0" w14:textId="77777777" w:rsidTr="00384E25">
        <w:tc>
          <w:tcPr>
            <w:tcW w:w="1143" w:type="dxa"/>
            <w:tcBorders>
              <w:bottom w:val="single" w:sz="12" w:space="0" w:color="auto"/>
              <w:right w:val="single" w:sz="12" w:space="0" w:color="auto"/>
            </w:tcBorders>
          </w:tcPr>
          <w:p w14:paraId="0FB50361" w14:textId="78A8CE6C" w:rsidR="00AD0FED" w:rsidRPr="008133F1" w:rsidRDefault="00AD0FED" w:rsidP="00AD0FED">
            <w:pPr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5000</w:t>
            </w:r>
          </w:p>
        </w:tc>
        <w:tc>
          <w:tcPr>
            <w:tcW w:w="1322" w:type="dxa"/>
            <w:tcBorders>
              <w:left w:val="single" w:sz="12" w:space="0" w:color="auto"/>
              <w:bottom w:val="single" w:sz="12" w:space="0" w:color="auto"/>
            </w:tcBorders>
          </w:tcPr>
          <w:p w14:paraId="2E4F487A" w14:textId="4EDC873F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249719.29</w:t>
            </w:r>
          </w:p>
        </w:tc>
        <w:tc>
          <w:tcPr>
            <w:tcW w:w="1322" w:type="dxa"/>
            <w:tcBorders>
              <w:bottom w:val="single" w:sz="12" w:space="0" w:color="auto"/>
            </w:tcBorders>
          </w:tcPr>
          <w:p w14:paraId="329C388D" w14:textId="60F5E420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248264.88</w:t>
            </w:r>
          </w:p>
        </w:tc>
        <w:tc>
          <w:tcPr>
            <w:tcW w:w="1164" w:type="dxa"/>
            <w:tcBorders>
              <w:bottom w:val="single" w:sz="12" w:space="0" w:color="auto"/>
            </w:tcBorders>
          </w:tcPr>
          <w:p w14:paraId="6183CBCA" w14:textId="0851FB84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1454.40649</w:t>
            </w:r>
          </w:p>
        </w:tc>
        <w:tc>
          <w:tcPr>
            <w:tcW w:w="1226" w:type="dxa"/>
            <w:tcBorders>
              <w:bottom w:val="single" w:sz="12" w:space="0" w:color="auto"/>
            </w:tcBorders>
          </w:tcPr>
          <w:p w14:paraId="0CA8DFF7" w14:textId="4C2AB2D2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0.58</w:t>
            </w:r>
          </w:p>
        </w:tc>
        <w:tc>
          <w:tcPr>
            <w:tcW w:w="1365" w:type="dxa"/>
            <w:tcBorders>
              <w:bottom w:val="single" w:sz="12" w:space="0" w:color="auto"/>
            </w:tcBorders>
          </w:tcPr>
          <w:p w14:paraId="2E3256F6" w14:textId="41E516CF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1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5C3ED7C2" w14:textId="01647638" w:rsidR="00AD0FED" w:rsidRPr="008133F1" w:rsidRDefault="00AD0FED" w:rsidP="008133F1">
            <w:pPr>
              <w:jc w:val="right"/>
              <w:rPr>
                <w:sz w:val="20"/>
                <w:szCs w:val="20"/>
              </w:rPr>
            </w:pPr>
            <w:r w:rsidRPr="008133F1">
              <w:rPr>
                <w:sz w:val="20"/>
                <w:szCs w:val="20"/>
              </w:rPr>
              <w:t>&lt;.001</w:t>
            </w:r>
          </w:p>
        </w:tc>
      </w:tr>
    </w:tbl>
    <w:p w14:paraId="2AD53C76" w14:textId="77777777" w:rsidR="004E4074" w:rsidRDefault="004E4074" w:rsidP="00EB60AA">
      <w:bookmarkStart w:id="3" w:name="_GoBack"/>
      <w:bookmarkEnd w:id="3"/>
    </w:p>
    <w:p w14:paraId="597F785F" w14:textId="4A318529" w:rsidR="00555D9E" w:rsidRDefault="00AD0FED" w:rsidP="00555D9E">
      <w:r>
        <w:t xml:space="preserve">Figure 3 is a map of </w:t>
      </w:r>
      <w:r w:rsidR="00384E25">
        <w:t xml:space="preserve">inner city </w:t>
      </w:r>
      <w:r w:rsidR="006165E3">
        <w:t xml:space="preserve">Brisbane </w:t>
      </w:r>
      <w:r>
        <w:t xml:space="preserve">where the percentage of commercial area within a 5-kilometre radius of every MB has been illustrated. </w:t>
      </w:r>
      <w:r w:rsidR="00555D9E">
        <w:t xml:space="preserve">Figure </w:t>
      </w:r>
      <w:r>
        <w:t>4</w:t>
      </w:r>
      <w:r w:rsidR="00555D9E">
        <w:t xml:space="preserve"> is a </w:t>
      </w:r>
      <w:r>
        <w:t>violin plot</w:t>
      </w:r>
      <w:r w:rsidR="006B6DF8">
        <w:t>, where the width of the violin is indicative of the relative proportion of residential of MBs across Australian capital cities</w:t>
      </w:r>
      <w:r w:rsidR="00E9087C">
        <w:t xml:space="preserve"> and the Australian Capital Territory</w:t>
      </w:r>
      <w:r w:rsidR="006B6DF8">
        <w:t>, which have a certain percentage (x-axis) of parkland within their 5-kilometre radius</w:t>
      </w:r>
      <w:r w:rsidR="00555D9E">
        <w:t xml:space="preserve">. </w:t>
      </w:r>
      <w:r w:rsidR="006B6DF8">
        <w:t>For example, compared to all other capital cities</w:t>
      </w:r>
      <w:r w:rsidR="006165E3">
        <w:t xml:space="preserve">, </w:t>
      </w:r>
      <w:r w:rsidR="006B6DF8">
        <w:t xml:space="preserve">the Australian Capital Territory has the highest proportion of residential MBs with over 25 percent parkland coverage within their 5-kilometre radius. </w:t>
      </w:r>
      <w:r w:rsidR="006B6DF8" w:rsidDel="004E4074">
        <w:t xml:space="preserve"> </w:t>
      </w:r>
    </w:p>
    <w:p w14:paraId="315369D7" w14:textId="66142B2F" w:rsidR="00D32849" w:rsidRDefault="00D32849" w:rsidP="00555D9E"/>
    <w:p w14:paraId="2EC99DB1" w14:textId="5E9BAA1A" w:rsidR="00D32849" w:rsidRPr="00384E25" w:rsidRDefault="006165E3" w:rsidP="00555D9E">
      <w:pPr>
        <w:rPr>
          <w:b/>
          <w:bCs/>
        </w:rPr>
      </w:pPr>
      <w:r w:rsidRPr="00384E25">
        <w:rPr>
          <w:b/>
          <w:bCs/>
        </w:rPr>
        <w:t>Fig 3.</w:t>
      </w:r>
    </w:p>
    <w:p w14:paraId="0FFDF127" w14:textId="4ECD3197" w:rsidR="00BA5887" w:rsidRDefault="00BA5887" w:rsidP="00EB60AA"/>
    <w:p w14:paraId="7FFF65BA" w14:textId="2A3EA5DB" w:rsidR="004E4074" w:rsidRDefault="004E4074" w:rsidP="00EB60AA"/>
    <w:p w14:paraId="406D83D2" w14:textId="7753D580" w:rsidR="004E4074" w:rsidRDefault="004E4074" w:rsidP="00EB60AA">
      <w:r>
        <w:rPr>
          <w:noProof/>
          <w:lang w:val="en-AU" w:eastAsia="en-AU"/>
        </w:rPr>
        <w:drawing>
          <wp:inline distT="0" distB="0" distL="0" distR="0" wp14:anchorId="61233131" wp14:editId="33D1FA1D">
            <wp:extent cx="5292090" cy="3424555"/>
            <wp:effectExtent l="0" t="0" r="3810" b="4445"/>
            <wp:docPr id="3" name="Picture 3" descr="Map  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3 - Percentage of Commercial2.jp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92090" cy="3424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08D2F" w14:textId="014784E8" w:rsidR="006165E3" w:rsidRDefault="006165E3" w:rsidP="00EB60AA">
      <w:r>
        <w:t>Percentage of commercial land-use within a 5-kilometre buffer of all inner</w:t>
      </w:r>
      <w:r w:rsidR="00557E0C">
        <w:t>-</w:t>
      </w:r>
      <w:r>
        <w:t xml:space="preserve">city Brisbane mesh blocks.  </w:t>
      </w:r>
    </w:p>
    <w:p w14:paraId="35FC731A" w14:textId="5D34C799" w:rsidR="006165E3" w:rsidRDefault="006165E3" w:rsidP="00EB60AA"/>
    <w:p w14:paraId="4CDA24DA" w14:textId="5828E418" w:rsidR="00384E25" w:rsidRDefault="00384E25" w:rsidP="00EB60AA"/>
    <w:p w14:paraId="33C356D1" w14:textId="6144DECE" w:rsidR="00384E25" w:rsidRDefault="00384E25" w:rsidP="00EB60AA"/>
    <w:p w14:paraId="2A246558" w14:textId="710D7C21" w:rsidR="00384E25" w:rsidRDefault="00384E25" w:rsidP="00EB60AA"/>
    <w:p w14:paraId="2D5FE551" w14:textId="292293EE" w:rsidR="00384E25" w:rsidRDefault="00384E25" w:rsidP="00EB60AA"/>
    <w:p w14:paraId="2E91CAA2" w14:textId="74A8D19D" w:rsidR="00384E25" w:rsidRDefault="00384E25" w:rsidP="00EB60AA"/>
    <w:p w14:paraId="0B7E7105" w14:textId="0F8CF10F" w:rsidR="00384E25" w:rsidRDefault="00384E25" w:rsidP="00EB60AA"/>
    <w:p w14:paraId="2D0895CE" w14:textId="77777777" w:rsidR="00384E25" w:rsidRDefault="00384E25" w:rsidP="00EB60AA"/>
    <w:p w14:paraId="5FDB2194" w14:textId="01F29803" w:rsidR="006165E3" w:rsidRPr="00384E25" w:rsidRDefault="006165E3" w:rsidP="00EB60AA">
      <w:pPr>
        <w:rPr>
          <w:b/>
          <w:bCs/>
        </w:rPr>
      </w:pPr>
      <w:r w:rsidRPr="00384E25">
        <w:rPr>
          <w:b/>
          <w:bCs/>
        </w:rPr>
        <w:t>Fig 4.</w:t>
      </w:r>
    </w:p>
    <w:p w14:paraId="79AC4DD9" w14:textId="77777777" w:rsidR="006165E3" w:rsidRDefault="006165E3" w:rsidP="00EB60AA"/>
    <w:p w14:paraId="29AFE9E3" w14:textId="6CE31BB4" w:rsidR="00AD0FED" w:rsidRDefault="00AD0FED" w:rsidP="00EB60AA">
      <w:r>
        <w:rPr>
          <w:noProof/>
          <w:lang w:val="en-AU" w:eastAsia="en-AU"/>
        </w:rPr>
        <w:lastRenderedPageBreak/>
        <w:drawing>
          <wp:inline distT="0" distB="0" distL="0" distR="0" wp14:anchorId="5FAAC691" wp14:editId="2243DAEC">
            <wp:extent cx="5292090" cy="3310255"/>
            <wp:effectExtent l="0" t="0" r="3810" b="444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92090" cy="3310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5FF263" w14:textId="1A99B696" w:rsidR="006A42F1" w:rsidRPr="0033109F" w:rsidRDefault="006165E3" w:rsidP="006A42F1">
      <w:pPr>
        <w:rPr>
          <w:b/>
        </w:rPr>
      </w:pPr>
      <w:r>
        <w:t xml:space="preserve">Violin plot of parklands available within a 5-kilometre buffer of </w:t>
      </w:r>
      <w:r w:rsidR="00E9087C">
        <w:t>residential areas within Australian capital cities and the Australian Capital Territory.</w:t>
      </w:r>
    </w:p>
    <w:p w14:paraId="1FFBEEE3" w14:textId="683831A5" w:rsidR="00DD2C29" w:rsidRDefault="00994267" w:rsidP="00DD2C29">
      <w:pPr>
        <w:pStyle w:val="Heading3"/>
      </w:pPr>
      <w:r>
        <w:t>Code A</w:t>
      </w:r>
      <w:r w:rsidR="00DD2C29" w:rsidRPr="00B60457">
        <w:t>vailability</w:t>
      </w:r>
    </w:p>
    <w:p w14:paraId="3E2752D4" w14:textId="77777777" w:rsidR="00DF1895" w:rsidRDefault="00DF1895" w:rsidP="00DF1895"/>
    <w:p w14:paraId="041A413F" w14:textId="232924D7" w:rsidR="00DF1895" w:rsidRPr="00DF1895" w:rsidRDefault="00DF1895" w:rsidP="00DF1895">
      <w:r>
        <w:t>The data load scripts, SQL code and R code can be found at http://github.com/dewoller/australia_neighbourhoods.</w:t>
      </w:r>
    </w:p>
    <w:p w14:paraId="171D4F07" w14:textId="77777777" w:rsidR="006A42F1" w:rsidRPr="0033109F" w:rsidRDefault="006A42F1" w:rsidP="006A42F1"/>
    <w:p w14:paraId="5A6D6B13" w14:textId="77777777" w:rsidR="00467ECA" w:rsidRPr="0033109F" w:rsidRDefault="00467ECA" w:rsidP="006A42F1">
      <w:pPr>
        <w:pStyle w:val="Heading3"/>
        <w:spacing w:before="0" w:after="0"/>
      </w:pPr>
      <w:r w:rsidRPr="0033109F">
        <w:t>Acknowledgements</w:t>
      </w:r>
    </w:p>
    <w:p w14:paraId="32B1A633" w14:textId="200C24E7" w:rsidR="00467ECA" w:rsidRDefault="00054AD0" w:rsidP="006A42F1">
      <w:r>
        <w:t xml:space="preserve">This research was partially funded by a La Trobe University Science, Health and Engineering College Start-Up grant. </w:t>
      </w:r>
    </w:p>
    <w:p w14:paraId="6441B463" w14:textId="77777777" w:rsidR="006A42F1" w:rsidRPr="0033109F" w:rsidRDefault="006A42F1" w:rsidP="006A42F1"/>
    <w:p w14:paraId="47B22D34" w14:textId="4CA82D9B" w:rsidR="003A5F03" w:rsidRPr="0033109F" w:rsidRDefault="00C00950" w:rsidP="006A42F1">
      <w:pPr>
        <w:pStyle w:val="Heading3"/>
        <w:spacing w:before="0" w:after="0"/>
      </w:pPr>
      <w:r w:rsidRPr="0033109F">
        <w:t xml:space="preserve">Author </w:t>
      </w:r>
      <w:r w:rsidR="007D356C">
        <w:t>c</w:t>
      </w:r>
      <w:r w:rsidR="003A5F03" w:rsidRPr="0033109F">
        <w:t>ontributions</w:t>
      </w:r>
    </w:p>
    <w:p w14:paraId="197D0BAB" w14:textId="7A0CB213" w:rsidR="003A5F03" w:rsidRPr="0033109F" w:rsidRDefault="00AD27FB" w:rsidP="006A42F1">
      <w:r>
        <w:t xml:space="preserve">AL initiated the idea, lead the development of this manuscript, and the analysis presented in this manuscript. </w:t>
      </w:r>
      <w:r w:rsidR="00054AD0">
        <w:t>DW conducted data analysis</w:t>
      </w:r>
      <w:r>
        <w:t xml:space="preserve"> and data validation</w:t>
      </w:r>
      <w:r w:rsidR="00054AD0">
        <w:t xml:space="preserve">. </w:t>
      </w:r>
    </w:p>
    <w:p w14:paraId="27350BDF" w14:textId="77777777" w:rsidR="006C2EB6" w:rsidRPr="0033109F" w:rsidRDefault="006C2EB6" w:rsidP="006A42F1"/>
    <w:p w14:paraId="3915359D" w14:textId="122418BD" w:rsidR="00467ECA" w:rsidRPr="0033109F" w:rsidRDefault="00467ECA" w:rsidP="006A42F1">
      <w:pPr>
        <w:pStyle w:val="Heading3"/>
        <w:spacing w:before="0" w:after="0"/>
      </w:pPr>
      <w:r w:rsidRPr="0033109F">
        <w:t xml:space="preserve">Competing </w:t>
      </w:r>
      <w:r w:rsidR="007D356C">
        <w:t>i</w:t>
      </w:r>
      <w:r w:rsidRPr="0033109F">
        <w:t>nterests</w:t>
      </w:r>
    </w:p>
    <w:p w14:paraId="7DB6AC70" w14:textId="4C1968B6" w:rsidR="00467ECA" w:rsidRDefault="00AD27FB" w:rsidP="006A42F1">
      <w:pPr>
        <w:pStyle w:val="NormalWeb"/>
        <w:spacing w:before="0" w:beforeAutospacing="0" w:after="0" w:afterAutospacing="0"/>
      </w:pPr>
      <w:r>
        <w:t xml:space="preserve">The authors have no competing interests to declare. </w:t>
      </w:r>
    </w:p>
    <w:p w14:paraId="64022DCF" w14:textId="77777777" w:rsidR="006A42F1" w:rsidRPr="0033109F" w:rsidRDefault="006A42F1" w:rsidP="006A42F1">
      <w:pPr>
        <w:pStyle w:val="NormalWeb"/>
        <w:spacing w:before="0" w:beforeAutospacing="0" w:after="0" w:afterAutospacing="0"/>
      </w:pPr>
    </w:p>
    <w:p w14:paraId="08786365" w14:textId="77777777" w:rsidR="004E0C09" w:rsidRPr="0033109F" w:rsidRDefault="004E0C09" w:rsidP="004E0C09"/>
    <w:p w14:paraId="4EC22CA2" w14:textId="3AD5D4AD" w:rsidR="006165E3" w:rsidRPr="0033109F" w:rsidRDefault="006165E3" w:rsidP="006165E3">
      <w:pPr>
        <w:pStyle w:val="Heading3"/>
        <w:spacing w:before="0" w:after="0"/>
      </w:pPr>
      <w:r>
        <w:t>References</w:t>
      </w:r>
    </w:p>
    <w:p w14:paraId="5C5997E2" w14:textId="77777777" w:rsidR="00A40E69" w:rsidRDefault="00A40E69" w:rsidP="006A42F1">
      <w:pPr>
        <w:widowControl w:val="0"/>
        <w:autoSpaceDE w:val="0"/>
        <w:autoSpaceDN w:val="0"/>
        <w:adjustRightInd w:val="0"/>
        <w:spacing w:before="60"/>
        <w:rPr>
          <w:rFonts w:cs="Calibri"/>
          <w:lang w:val="en-US" w:eastAsia="en-US"/>
        </w:rPr>
      </w:pPr>
    </w:p>
    <w:p w14:paraId="69594CAE" w14:textId="77777777" w:rsidR="00557E0C" w:rsidRPr="00557E0C" w:rsidRDefault="00A40E69" w:rsidP="00557E0C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57E0C" w:rsidRPr="00557E0C">
        <w:t>1</w:t>
      </w:r>
      <w:r w:rsidR="00557E0C" w:rsidRPr="00557E0C">
        <w:tab/>
        <w:t xml:space="preserve">Park, Y., Huang, S.-K. &amp; Newman, G. D. A Statistical Meta-analysis of the Design Components of New Urbanism on Housing Prices. </w:t>
      </w:r>
      <w:r w:rsidR="00557E0C" w:rsidRPr="00557E0C">
        <w:rPr>
          <w:i/>
        </w:rPr>
        <w:t>Journal of Planning Literature</w:t>
      </w:r>
      <w:r w:rsidR="00557E0C" w:rsidRPr="00557E0C">
        <w:t xml:space="preserve"> </w:t>
      </w:r>
      <w:r w:rsidR="00557E0C" w:rsidRPr="00557E0C">
        <w:rPr>
          <w:b/>
        </w:rPr>
        <w:t>31</w:t>
      </w:r>
      <w:r w:rsidR="00557E0C" w:rsidRPr="00557E0C">
        <w:t>, 435-451, doi:10.1177/0885412216667898 (2016).</w:t>
      </w:r>
    </w:p>
    <w:p w14:paraId="678C4349" w14:textId="77777777" w:rsidR="00557E0C" w:rsidRPr="00557E0C" w:rsidRDefault="00557E0C" w:rsidP="00557E0C">
      <w:pPr>
        <w:pStyle w:val="EndNoteBibliography"/>
        <w:ind w:left="720" w:hanging="720"/>
      </w:pPr>
      <w:r w:rsidRPr="00557E0C">
        <w:t>2</w:t>
      </w:r>
      <w:r w:rsidRPr="00557E0C">
        <w:tab/>
        <w:t xml:space="preserve">Baptista, R. &amp; Mendonça, J. Proximity to knowledge sources and the location of knowledge-based start-ups. </w:t>
      </w:r>
      <w:r w:rsidRPr="00557E0C">
        <w:rPr>
          <w:i/>
        </w:rPr>
        <w:t>The Annals of Regional Science</w:t>
      </w:r>
      <w:r w:rsidRPr="00557E0C">
        <w:t xml:space="preserve"> </w:t>
      </w:r>
      <w:r w:rsidRPr="00557E0C">
        <w:rPr>
          <w:b/>
        </w:rPr>
        <w:t>45</w:t>
      </w:r>
      <w:r w:rsidRPr="00557E0C">
        <w:t>, 5-29, doi:10.1007/s00168-009-0289-4 (2010).</w:t>
      </w:r>
    </w:p>
    <w:p w14:paraId="7A51F801" w14:textId="77777777" w:rsidR="00557E0C" w:rsidRPr="00557E0C" w:rsidRDefault="00557E0C" w:rsidP="00557E0C">
      <w:pPr>
        <w:pStyle w:val="EndNoteBibliography"/>
        <w:ind w:left="720" w:hanging="720"/>
      </w:pPr>
      <w:r w:rsidRPr="00557E0C">
        <w:t>3</w:t>
      </w:r>
      <w:r w:rsidRPr="00557E0C">
        <w:tab/>
        <w:t xml:space="preserve">Botticello, A. L., Rohrbach, T. &amp; Cobbold, N. Disability and the built environment: an investigation of community and neighborhood land uses and participation for physically impaired adults. </w:t>
      </w:r>
      <w:r w:rsidRPr="00557E0C">
        <w:rPr>
          <w:i/>
        </w:rPr>
        <w:t>Annals of epidemiology</w:t>
      </w:r>
      <w:r w:rsidRPr="00557E0C">
        <w:t xml:space="preserve"> </w:t>
      </w:r>
      <w:r w:rsidRPr="00557E0C">
        <w:rPr>
          <w:b/>
        </w:rPr>
        <w:t>24</w:t>
      </w:r>
      <w:r w:rsidRPr="00557E0C">
        <w:t>, 545-550 (2014).</w:t>
      </w:r>
    </w:p>
    <w:p w14:paraId="62547200" w14:textId="77777777" w:rsidR="00557E0C" w:rsidRPr="00557E0C" w:rsidRDefault="00557E0C" w:rsidP="00557E0C">
      <w:pPr>
        <w:pStyle w:val="EndNoteBibliography"/>
        <w:ind w:left="720" w:hanging="720"/>
      </w:pPr>
      <w:r w:rsidRPr="00557E0C">
        <w:lastRenderedPageBreak/>
        <w:t>4</w:t>
      </w:r>
      <w:r w:rsidRPr="00557E0C">
        <w:tab/>
        <w:t xml:space="preserve">Manaugh, K. &amp; Kreider, T. What is mixed use? Presenting an interaction method for measuring land use mix. </w:t>
      </w:r>
      <w:r w:rsidRPr="00557E0C">
        <w:rPr>
          <w:i/>
        </w:rPr>
        <w:t>Journal of Transport and Land Use</w:t>
      </w:r>
      <w:r w:rsidRPr="00557E0C">
        <w:t xml:space="preserve"> </w:t>
      </w:r>
      <w:r w:rsidRPr="00557E0C">
        <w:rPr>
          <w:b/>
        </w:rPr>
        <w:t>6</w:t>
      </w:r>
      <w:r w:rsidRPr="00557E0C">
        <w:t>, 63-72 (2013).</w:t>
      </w:r>
    </w:p>
    <w:p w14:paraId="751D3764" w14:textId="77777777" w:rsidR="00557E0C" w:rsidRPr="00557E0C" w:rsidRDefault="00557E0C" w:rsidP="00557E0C">
      <w:pPr>
        <w:pStyle w:val="EndNoteBibliography"/>
        <w:ind w:left="720" w:hanging="720"/>
      </w:pPr>
      <w:r w:rsidRPr="00557E0C">
        <w:t>5</w:t>
      </w:r>
      <w:r w:rsidRPr="00557E0C">
        <w:tab/>
        <w:t>Mavoa, S.</w:t>
      </w:r>
      <w:r w:rsidRPr="00557E0C">
        <w:rPr>
          <w:i/>
        </w:rPr>
        <w:t xml:space="preserve"> et al.</w:t>
      </w:r>
      <w:r w:rsidRPr="00557E0C">
        <w:t xml:space="preserve"> Identifying appropriate land-use mix measures for use in a national walkability index. </w:t>
      </w:r>
      <w:r w:rsidRPr="00557E0C">
        <w:rPr>
          <w:i/>
        </w:rPr>
        <w:t>Journal of Transport and Land Use</w:t>
      </w:r>
      <w:r w:rsidRPr="00557E0C">
        <w:t xml:space="preserve"> </w:t>
      </w:r>
      <w:r w:rsidRPr="00557E0C">
        <w:rPr>
          <w:b/>
        </w:rPr>
        <w:t>11</w:t>
      </w:r>
      <w:r w:rsidRPr="00557E0C">
        <w:t>, 681-700 (2018).</w:t>
      </w:r>
    </w:p>
    <w:p w14:paraId="00CD4841" w14:textId="0098CCEE" w:rsidR="00557E0C" w:rsidRPr="00557E0C" w:rsidRDefault="00557E0C" w:rsidP="00557E0C">
      <w:pPr>
        <w:pStyle w:val="EndNoteBibliography"/>
        <w:ind w:left="720" w:hanging="720"/>
      </w:pPr>
      <w:r w:rsidRPr="00557E0C">
        <w:t>6</w:t>
      </w:r>
      <w:r w:rsidRPr="00557E0C">
        <w:tab/>
        <w:t>Wu, Y.-T.</w:t>
      </w:r>
      <w:r w:rsidRPr="00557E0C">
        <w:rPr>
          <w:i/>
        </w:rPr>
        <w:t xml:space="preserve"> et al.</w:t>
      </w:r>
      <w:r w:rsidRPr="00557E0C">
        <w:t xml:space="preserve"> Land use mix and five-year mortality in later life: Results from the Cognitive Function and Ageing Study. </w:t>
      </w:r>
      <w:r w:rsidRPr="00557E0C">
        <w:rPr>
          <w:i/>
        </w:rPr>
        <w:t>Health &amp; Place</w:t>
      </w:r>
      <w:r w:rsidRPr="00557E0C">
        <w:t xml:space="preserve"> </w:t>
      </w:r>
      <w:r w:rsidRPr="00557E0C">
        <w:rPr>
          <w:b/>
        </w:rPr>
        <w:t>38</w:t>
      </w:r>
      <w:r w:rsidRPr="00557E0C">
        <w:t>, 54-60, doi:</w:t>
      </w:r>
      <w:hyperlink r:id="rId13" w:history="1">
        <w:r w:rsidRPr="00557E0C">
          <w:rPr>
            <w:rStyle w:val="Hyperlink"/>
          </w:rPr>
          <w:t>https://doi.org/10.1016/j.healthplace.2015.12.002</w:t>
        </w:r>
      </w:hyperlink>
      <w:r w:rsidRPr="00557E0C">
        <w:t xml:space="preserve"> (2016).</w:t>
      </w:r>
    </w:p>
    <w:p w14:paraId="7A887178" w14:textId="77777777" w:rsidR="00557E0C" w:rsidRPr="00557E0C" w:rsidRDefault="00557E0C" w:rsidP="00557E0C">
      <w:pPr>
        <w:pStyle w:val="EndNoteBibliography"/>
        <w:ind w:left="720" w:hanging="720"/>
      </w:pPr>
      <w:r w:rsidRPr="00557E0C">
        <w:t>7</w:t>
      </w:r>
      <w:r w:rsidRPr="00557E0C">
        <w:tab/>
        <w:t xml:space="preserve">Mackenbach, J. D., Randal, E., Zhao, P. &amp; Howden-Chapman, P. The Influence of Urban Land-Use and Public Transport Facilities on Active Commuting in Wellington, New Zealand: Active Transport Forecasting Using the WILUTE Model. </w:t>
      </w:r>
      <w:r w:rsidRPr="00557E0C">
        <w:rPr>
          <w:i/>
        </w:rPr>
        <w:t>Sustainability</w:t>
      </w:r>
      <w:r w:rsidRPr="00557E0C">
        <w:t xml:space="preserve"> </w:t>
      </w:r>
      <w:r w:rsidRPr="00557E0C">
        <w:rPr>
          <w:b/>
        </w:rPr>
        <w:t>8</w:t>
      </w:r>
      <w:r w:rsidRPr="00557E0C">
        <w:t>, doi:10.3390/su8030242 (2016).</w:t>
      </w:r>
    </w:p>
    <w:p w14:paraId="66D790D3" w14:textId="3813C4C4" w:rsidR="00557E0C" w:rsidRPr="00557E0C" w:rsidRDefault="00557E0C" w:rsidP="00557E0C">
      <w:pPr>
        <w:pStyle w:val="EndNoteBibliography"/>
        <w:ind w:left="720" w:hanging="720"/>
      </w:pPr>
      <w:r w:rsidRPr="00557E0C">
        <w:t>8</w:t>
      </w:r>
      <w:r w:rsidRPr="00557E0C">
        <w:tab/>
        <w:t xml:space="preserve">Zhao, Y. &amp; Chung, P.-K. Neighborhood environment walkability and health-related quality of life among older adults in Hong Kong. </w:t>
      </w:r>
      <w:r w:rsidRPr="00557E0C">
        <w:rPr>
          <w:i/>
        </w:rPr>
        <w:t>Archives of Gerontology and Geriatrics</w:t>
      </w:r>
      <w:r w:rsidRPr="00557E0C">
        <w:t xml:space="preserve"> </w:t>
      </w:r>
      <w:r w:rsidRPr="00557E0C">
        <w:rPr>
          <w:b/>
        </w:rPr>
        <w:t>73</w:t>
      </w:r>
      <w:r w:rsidRPr="00557E0C">
        <w:t>, 182-186, doi:</w:t>
      </w:r>
      <w:hyperlink r:id="rId14" w:history="1">
        <w:r w:rsidRPr="00557E0C">
          <w:rPr>
            <w:rStyle w:val="Hyperlink"/>
          </w:rPr>
          <w:t>https://doi.org/10.1016/j.archger.2017.08.003</w:t>
        </w:r>
      </w:hyperlink>
      <w:r w:rsidRPr="00557E0C">
        <w:t xml:space="preserve"> (2017).</w:t>
      </w:r>
    </w:p>
    <w:p w14:paraId="1618790B" w14:textId="77777777" w:rsidR="00557E0C" w:rsidRPr="00557E0C" w:rsidRDefault="00557E0C" w:rsidP="00557E0C">
      <w:pPr>
        <w:pStyle w:val="EndNoteBibliography"/>
        <w:ind w:left="720" w:hanging="720"/>
      </w:pPr>
      <w:r w:rsidRPr="00557E0C">
        <w:t>9</w:t>
      </w:r>
      <w:r w:rsidRPr="00557E0C">
        <w:tab/>
        <w:t xml:space="preserve">Howell, N. A., Tu, J. V., Moineddin, R., Chu, A. N. &amp; Booth, G. L. Association Between Neighborhood Walkability and Predicted 10-Year Cardiovascular Disease Risk: The CANHEART (Cardiovascular Health in Ambulatory Care Research Team) Cohort. </w:t>
      </w:r>
      <w:r w:rsidRPr="00557E0C">
        <w:rPr>
          <w:i/>
        </w:rPr>
        <w:t>JOURNAL OF THE AMERICAN HEART ASSOCIATION</w:t>
      </w:r>
      <w:r w:rsidRPr="00557E0C">
        <w:t xml:space="preserve"> </w:t>
      </w:r>
      <w:r w:rsidRPr="00557E0C">
        <w:rPr>
          <w:b/>
        </w:rPr>
        <w:t>8</w:t>
      </w:r>
      <w:r w:rsidRPr="00557E0C">
        <w:t>, e013146, doi:10.1161/JAHA.119.013146 (2019).</w:t>
      </w:r>
    </w:p>
    <w:p w14:paraId="5D1911A4" w14:textId="02E3A2A6" w:rsidR="00557E0C" w:rsidRPr="00557E0C" w:rsidRDefault="00557E0C" w:rsidP="00557E0C">
      <w:pPr>
        <w:pStyle w:val="EndNoteBibliography"/>
        <w:ind w:left="720" w:hanging="720"/>
      </w:pPr>
      <w:r w:rsidRPr="00557E0C">
        <w:t>10</w:t>
      </w:r>
      <w:r w:rsidRPr="00557E0C">
        <w:tab/>
        <w:t xml:space="preserve">Australian Bureau of Statistics. </w:t>
      </w:r>
      <w:r w:rsidRPr="00557E0C">
        <w:rPr>
          <w:i/>
        </w:rPr>
        <w:t>1270.0.55.001 - Australian Statistical Geography Standard (ASGS): Volume 1 - Main Structure and Greater Capital City Statistical Areas</w:t>
      </w:r>
      <w:r w:rsidRPr="00557E0C">
        <w:t>, &lt;</w:t>
      </w:r>
      <w:hyperlink r:id="rId15" w:history="1">
        <w:r w:rsidRPr="00557E0C">
          <w:rPr>
            <w:rStyle w:val="Hyperlink"/>
          </w:rPr>
          <w:t>https://www.abs.gov.au/ausstats/abs@.nsf/Lookup/by%20Subject/1270.0.55.001~July%202016~Main%20Features~Overview~1</w:t>
        </w:r>
      </w:hyperlink>
      <w:r w:rsidRPr="00557E0C">
        <w:t>&gt; (2016).</w:t>
      </w:r>
    </w:p>
    <w:p w14:paraId="4F7AC867" w14:textId="77777777" w:rsidR="00557E0C" w:rsidRPr="00557E0C" w:rsidRDefault="00557E0C" w:rsidP="00557E0C">
      <w:pPr>
        <w:pStyle w:val="EndNoteBibliography"/>
        <w:ind w:left="720" w:hanging="720"/>
      </w:pPr>
      <w:r w:rsidRPr="00557E0C">
        <w:t>11</w:t>
      </w:r>
      <w:r w:rsidRPr="00557E0C">
        <w:tab/>
        <w:t xml:space="preserve">State of the Environment Australia. </w:t>
      </w:r>
      <w:r w:rsidRPr="00557E0C">
        <w:rPr>
          <w:i/>
        </w:rPr>
        <w:t xml:space="preserve">Livability: Urban amenity </w:t>
      </w:r>
      <w:r w:rsidRPr="00557E0C">
        <w:t>2016).</w:t>
      </w:r>
    </w:p>
    <w:p w14:paraId="3E9458DD" w14:textId="77777777" w:rsidR="00557E0C" w:rsidRPr="00557E0C" w:rsidRDefault="00557E0C" w:rsidP="00557E0C">
      <w:pPr>
        <w:pStyle w:val="EndNoteBibliography"/>
        <w:ind w:left="720" w:hanging="720"/>
      </w:pPr>
      <w:r w:rsidRPr="00557E0C">
        <w:t>12</w:t>
      </w:r>
      <w:r w:rsidRPr="00557E0C">
        <w:tab/>
        <w:t xml:space="preserve">Duncan, D. T., Aldstadt, J., Whalen, J., Melly, S. J. &amp; Gortmaker, S. L. Validation of Walk Score® for Estimating Neighborhood Walkability: An Analysis of Four US Metropolitan Areas. </w:t>
      </w:r>
      <w:r w:rsidRPr="00557E0C">
        <w:rPr>
          <w:i/>
        </w:rPr>
        <w:t>International journal of environmental research and public health</w:t>
      </w:r>
      <w:r w:rsidRPr="00557E0C">
        <w:t xml:space="preserve"> </w:t>
      </w:r>
      <w:r w:rsidRPr="00557E0C">
        <w:rPr>
          <w:b/>
        </w:rPr>
        <w:t>8</w:t>
      </w:r>
      <w:r w:rsidRPr="00557E0C">
        <w:t>, 4160-4179, doi:10.3390/ijerph8114160 (2011).</w:t>
      </w:r>
    </w:p>
    <w:p w14:paraId="19E0F183" w14:textId="77777777" w:rsidR="00557E0C" w:rsidRPr="00557E0C" w:rsidRDefault="00557E0C" w:rsidP="00557E0C">
      <w:pPr>
        <w:pStyle w:val="EndNoteBibliography"/>
        <w:ind w:left="720" w:hanging="720"/>
      </w:pPr>
      <w:r w:rsidRPr="00557E0C">
        <w:t>13</w:t>
      </w:r>
      <w:r w:rsidRPr="00557E0C">
        <w:tab/>
        <w:t>Permier of Victoria.     (Victoria State Government, 2020).</w:t>
      </w:r>
    </w:p>
    <w:p w14:paraId="53BAA981" w14:textId="14531754" w:rsidR="00557E0C" w:rsidRPr="00557E0C" w:rsidRDefault="00557E0C" w:rsidP="00557E0C">
      <w:pPr>
        <w:pStyle w:val="EndNoteBibliography"/>
        <w:ind w:left="720" w:hanging="720"/>
      </w:pPr>
      <w:r w:rsidRPr="00557E0C">
        <w:t>14</w:t>
      </w:r>
      <w:r w:rsidRPr="00557E0C">
        <w:tab/>
        <w:t xml:space="preserve">Australian Bureau of Statistics. </w:t>
      </w:r>
      <w:r w:rsidRPr="00557E0C">
        <w:rPr>
          <w:i/>
        </w:rPr>
        <w:t xml:space="preserve">1270.0.55.005 - Australian Statistical Geography Standard (ASGS): Volume 5 - Remoteness Structure </w:t>
      </w:r>
      <w:r w:rsidRPr="00557E0C">
        <w:t>&lt;</w:t>
      </w:r>
      <w:hyperlink r:id="rId16" w:history="1">
        <w:r w:rsidRPr="00557E0C">
          <w:rPr>
            <w:rStyle w:val="Hyperlink"/>
          </w:rPr>
          <w:t>https://www.abs.gov.au/ausstats/abs@.nsf/Lookup/by%20Subject/1270.0.55.004~July%202016~Main%20Features~Summary%20Table~7</w:t>
        </w:r>
      </w:hyperlink>
      <w:r w:rsidRPr="00557E0C">
        <w:t>&gt; (2016).</w:t>
      </w:r>
    </w:p>
    <w:p w14:paraId="602E2FFE" w14:textId="77777777" w:rsidR="00557E0C" w:rsidRPr="00557E0C" w:rsidRDefault="00557E0C" w:rsidP="00557E0C">
      <w:pPr>
        <w:pStyle w:val="EndNoteBibliography"/>
        <w:ind w:left="720" w:hanging="720"/>
      </w:pPr>
      <w:r w:rsidRPr="00557E0C">
        <w:t>15</w:t>
      </w:r>
      <w:r w:rsidRPr="00557E0C">
        <w:tab/>
        <w:t>Australian Bureau of Statistics.     (2016).</w:t>
      </w:r>
    </w:p>
    <w:p w14:paraId="28DCC68E" w14:textId="090FF79B" w:rsidR="00557E0C" w:rsidRPr="00557E0C" w:rsidRDefault="00557E0C" w:rsidP="00557E0C">
      <w:pPr>
        <w:pStyle w:val="EndNoteBibliography"/>
        <w:ind w:left="720" w:hanging="720"/>
      </w:pPr>
      <w:r w:rsidRPr="00557E0C">
        <w:t>16</w:t>
      </w:r>
      <w:r w:rsidRPr="00557E0C">
        <w:tab/>
        <w:t xml:space="preserve">Australian Bureau of Statistics. </w:t>
      </w:r>
      <w:r w:rsidRPr="00557E0C">
        <w:rPr>
          <w:i/>
        </w:rPr>
        <w:t>2074.0 - Census of Population and Housing: Mesh Block Counts, Australia, 2016</w:t>
      </w:r>
      <w:r w:rsidRPr="00557E0C">
        <w:t>, &lt;</w:t>
      </w:r>
      <w:hyperlink r:id="rId17" w:history="1">
        <w:r w:rsidRPr="00557E0C">
          <w:rPr>
            <w:rStyle w:val="Hyperlink"/>
          </w:rPr>
          <w:t>https://www.abs.gov.au/AUSSTATS/abs@.nsf/Lookup/2074.0Main+Features12016?OpenDocument</w:t>
        </w:r>
      </w:hyperlink>
      <w:r w:rsidRPr="00557E0C">
        <w:t>&gt; (2017).</w:t>
      </w:r>
    </w:p>
    <w:p w14:paraId="48F4A5F1" w14:textId="77777777" w:rsidR="00557E0C" w:rsidRPr="00557E0C" w:rsidRDefault="00557E0C" w:rsidP="00557E0C">
      <w:pPr>
        <w:pStyle w:val="EndNoteBibliography"/>
        <w:ind w:left="720" w:hanging="720"/>
      </w:pPr>
      <w:r w:rsidRPr="00557E0C">
        <w:t>17</w:t>
      </w:r>
      <w:r w:rsidRPr="00557E0C">
        <w:tab/>
        <w:t>The PostgreSQL Global Development Group.     (2020).</w:t>
      </w:r>
    </w:p>
    <w:p w14:paraId="41031B2C" w14:textId="5B0B7638" w:rsidR="00557E0C" w:rsidRPr="00557E0C" w:rsidRDefault="00557E0C" w:rsidP="00557E0C">
      <w:pPr>
        <w:pStyle w:val="EndNoteBibliography"/>
        <w:ind w:left="720" w:hanging="720"/>
      </w:pPr>
      <w:r w:rsidRPr="00557E0C">
        <w:t>18</w:t>
      </w:r>
      <w:r w:rsidRPr="00557E0C">
        <w:tab/>
        <w:t xml:space="preserve">R Core Team. </w:t>
      </w:r>
      <w:r w:rsidRPr="00557E0C">
        <w:rPr>
          <w:i/>
        </w:rPr>
        <w:t>R: A language and environment for statistical computing</w:t>
      </w:r>
      <w:r w:rsidRPr="00557E0C">
        <w:t>, &lt;</w:t>
      </w:r>
      <w:hyperlink r:id="rId18" w:history="1">
        <w:r w:rsidRPr="00557E0C">
          <w:rPr>
            <w:rStyle w:val="Hyperlink"/>
          </w:rPr>
          <w:t>https://www.R-project.org/</w:t>
        </w:r>
      </w:hyperlink>
      <w:r w:rsidRPr="00557E0C">
        <w:t>.&gt; (2020).</w:t>
      </w:r>
    </w:p>
    <w:p w14:paraId="510B1D2F" w14:textId="77777777" w:rsidR="00557E0C" w:rsidRPr="00557E0C" w:rsidRDefault="00557E0C" w:rsidP="00557E0C">
      <w:pPr>
        <w:pStyle w:val="EndNoteBibliography"/>
        <w:ind w:left="720" w:hanging="720"/>
      </w:pPr>
      <w:r w:rsidRPr="00557E0C">
        <w:t>19</w:t>
      </w:r>
      <w:r w:rsidRPr="00557E0C">
        <w:tab/>
        <w:t>Wickham, H.</w:t>
      </w:r>
      <w:r w:rsidRPr="00557E0C">
        <w:rPr>
          <w:i/>
        </w:rPr>
        <w:t xml:space="preserve"> et al.</w:t>
      </w:r>
      <w:r w:rsidRPr="00557E0C">
        <w:t xml:space="preserve"> Welcome to the Tidyverse. </w:t>
      </w:r>
      <w:r w:rsidRPr="00557E0C">
        <w:rPr>
          <w:i/>
        </w:rPr>
        <w:t>Journal of open source software</w:t>
      </w:r>
      <w:r w:rsidRPr="00557E0C">
        <w:t xml:space="preserve"> </w:t>
      </w:r>
      <w:r w:rsidRPr="00557E0C">
        <w:rPr>
          <w:b/>
        </w:rPr>
        <w:t>4</w:t>
      </w:r>
      <w:r w:rsidRPr="00557E0C">
        <w:t>, 1686, doi:10.21105/joss.01686 (2019).</w:t>
      </w:r>
    </w:p>
    <w:p w14:paraId="2090A293" w14:textId="58E135CF" w:rsidR="00557E0C" w:rsidRPr="00557E0C" w:rsidRDefault="00557E0C" w:rsidP="00557E0C">
      <w:pPr>
        <w:pStyle w:val="EndNoteBibliography"/>
        <w:ind w:left="720" w:hanging="720"/>
      </w:pPr>
      <w:r w:rsidRPr="00557E0C">
        <w:t>20</w:t>
      </w:r>
      <w:r w:rsidRPr="00557E0C">
        <w:tab/>
        <w:t xml:space="preserve">Pebesma, E. Simple Features for R: Standardized Support for Spatial Vector Data. </w:t>
      </w:r>
      <w:r w:rsidRPr="00557E0C">
        <w:rPr>
          <w:i/>
        </w:rPr>
        <w:t xml:space="preserve">The R Journal </w:t>
      </w:r>
      <w:r w:rsidRPr="00557E0C">
        <w:rPr>
          <w:b/>
        </w:rPr>
        <w:t>10</w:t>
      </w:r>
      <w:r w:rsidRPr="00557E0C">
        <w:t>, 439-446, doi:</w:t>
      </w:r>
      <w:hyperlink r:id="rId19" w:history="1">
        <w:r w:rsidRPr="00557E0C">
          <w:rPr>
            <w:rStyle w:val="Hyperlink"/>
          </w:rPr>
          <w:t>https://doi.org/10.32614/RJ-2018-009</w:t>
        </w:r>
      </w:hyperlink>
      <w:r w:rsidRPr="00557E0C">
        <w:t xml:space="preserve"> (2018).</w:t>
      </w:r>
    </w:p>
    <w:p w14:paraId="5668E3B6" w14:textId="1B19BE45" w:rsidR="00557E0C" w:rsidRPr="00557E0C" w:rsidRDefault="00557E0C" w:rsidP="00557E0C">
      <w:pPr>
        <w:pStyle w:val="EndNoteBibliography"/>
        <w:ind w:left="720" w:hanging="720"/>
      </w:pPr>
      <w:r w:rsidRPr="00557E0C">
        <w:t>21</w:t>
      </w:r>
      <w:r w:rsidRPr="00557E0C">
        <w:tab/>
        <w:t>Allaire, W. J. J.</w:t>
      </w:r>
      <w:r w:rsidRPr="00557E0C">
        <w:rPr>
          <w:i/>
        </w:rPr>
        <w:t xml:space="preserve"> et al.</w:t>
      </w:r>
      <w:r w:rsidRPr="00557E0C">
        <w:t xml:space="preserve"> </w:t>
      </w:r>
      <w:r w:rsidRPr="00557E0C">
        <w:rPr>
          <w:i/>
        </w:rPr>
        <w:t>rmarkdown: Dynamic Documents for R</w:t>
      </w:r>
      <w:r w:rsidRPr="00557E0C">
        <w:t>, &lt;</w:t>
      </w:r>
      <w:hyperlink r:id="rId20" w:history="1">
        <w:r w:rsidRPr="00557E0C">
          <w:rPr>
            <w:rStyle w:val="Hyperlink"/>
          </w:rPr>
          <w:t>https://rmarkdown.rstudio.com</w:t>
        </w:r>
      </w:hyperlink>
      <w:r w:rsidRPr="00557E0C">
        <w:t>&gt; (2020).</w:t>
      </w:r>
    </w:p>
    <w:p w14:paraId="0F7C7A11" w14:textId="0064D474" w:rsidR="00557E0C" w:rsidRPr="00557E0C" w:rsidRDefault="00557E0C" w:rsidP="00557E0C">
      <w:pPr>
        <w:pStyle w:val="EndNoteBibliography"/>
        <w:ind w:left="720" w:hanging="720"/>
      </w:pPr>
      <w:r w:rsidRPr="00557E0C">
        <w:t>22</w:t>
      </w:r>
      <w:r w:rsidRPr="00557E0C">
        <w:tab/>
        <w:t xml:space="preserve">Wollersheim, D. &amp; Lakhani, A. </w:t>
      </w:r>
      <w:r w:rsidRPr="00557E0C">
        <w:rPr>
          <w:i/>
        </w:rPr>
        <w:t>Australian Geographic Neighbourhood Summary</w:t>
      </w:r>
      <w:r w:rsidRPr="00557E0C">
        <w:t>, &lt;</w:t>
      </w:r>
      <w:hyperlink r:id="rId21" w:history="1">
        <w:r w:rsidRPr="00557E0C">
          <w:rPr>
            <w:rStyle w:val="Hyperlink"/>
          </w:rPr>
          <w:t>https://doi.org/10.26181/5f583219bd440</w:t>
        </w:r>
      </w:hyperlink>
      <w:r w:rsidRPr="00557E0C">
        <w:t>&gt; (2020).</w:t>
      </w:r>
    </w:p>
    <w:p w14:paraId="67496329" w14:textId="11EB6B35" w:rsidR="007646AB" w:rsidRPr="002E320D" w:rsidRDefault="00A40E69" w:rsidP="006A42F1">
      <w:pPr>
        <w:widowControl w:val="0"/>
        <w:autoSpaceDE w:val="0"/>
        <w:autoSpaceDN w:val="0"/>
        <w:adjustRightInd w:val="0"/>
        <w:spacing w:before="60"/>
      </w:pPr>
      <w:r>
        <w:fldChar w:fldCharType="end"/>
      </w:r>
    </w:p>
    <w:sectPr w:rsidR="007646AB" w:rsidRPr="002E320D" w:rsidSect="00F46674">
      <w:footerReference w:type="default" r:id="rId22"/>
      <w:pgSz w:w="11906" w:h="16838"/>
      <w:pgMar w:top="1361" w:right="1786" w:bottom="1361" w:left="1786" w:header="709" w:footer="709" w:gutter="0"/>
      <w:lnNumType w:countBy="1" w:restart="continuous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01318D3" w15:done="0"/>
  <w15:commentEx w15:paraId="32570CA6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01318D3" w16cid:durableId="2316E89A"/>
  <w16cid:commentId w16cid:paraId="32570CA6" w16cid:durableId="23184221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55C1843" w14:textId="77777777" w:rsidR="007425BB" w:rsidRDefault="007425BB" w:rsidP="007D356C">
      <w:r>
        <w:separator/>
      </w:r>
    </w:p>
  </w:endnote>
  <w:endnote w:type="continuationSeparator" w:id="0">
    <w:p w14:paraId="43AAF4BB" w14:textId="77777777" w:rsidR="007425BB" w:rsidRDefault="007425BB" w:rsidP="007D356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800022EF" w:usb1="C000205A" w:usb2="00000008" w:usb3="00000000" w:csb0="00000057" w:csb1="00000000"/>
  </w:font>
  <w:font w:name="MS Gothic">
    <w:altName w:val="ＭＳ ゴシック"/>
    <w:panose1 w:val="02000609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Arial Unicode MS"/>
    <w:panose1 w:val="02000609000000000000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586090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03652B" w14:textId="3B03B5C2" w:rsidR="00232EF7" w:rsidRDefault="00232EF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94CC3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21B52D0D" w14:textId="77777777" w:rsidR="00232EF7" w:rsidRDefault="00232EF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4E4131C" w14:textId="77777777" w:rsidR="007425BB" w:rsidRDefault="007425BB" w:rsidP="007D356C">
      <w:r>
        <w:separator/>
      </w:r>
    </w:p>
  </w:footnote>
  <w:footnote w:type="continuationSeparator" w:id="0">
    <w:p w14:paraId="0AE4B103" w14:textId="77777777" w:rsidR="007425BB" w:rsidRDefault="007425BB" w:rsidP="007D356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AAA403F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20F1743"/>
    <w:multiLevelType w:val="multilevel"/>
    <w:tmpl w:val="558E9C38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04043752"/>
    <w:multiLevelType w:val="hybridMultilevel"/>
    <w:tmpl w:val="F160AFA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E0291E"/>
    <w:multiLevelType w:val="hybridMultilevel"/>
    <w:tmpl w:val="A32C60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ADE290C"/>
    <w:multiLevelType w:val="multilevel"/>
    <w:tmpl w:val="FD5C40C4"/>
    <w:lvl w:ilvl="0">
      <w:start w:val="17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12684DE0"/>
    <w:multiLevelType w:val="multilevel"/>
    <w:tmpl w:val="89DC2A20"/>
    <w:lvl w:ilvl="0">
      <w:start w:val="1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>
    <w:nsid w:val="151278BD"/>
    <w:multiLevelType w:val="hybridMultilevel"/>
    <w:tmpl w:val="BD5A95D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47E2458"/>
    <w:multiLevelType w:val="multilevel"/>
    <w:tmpl w:val="F3720E3E"/>
    <w:lvl w:ilvl="0">
      <w:start w:val="10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>
    <w:nsid w:val="24BC01E5"/>
    <w:multiLevelType w:val="multilevel"/>
    <w:tmpl w:val="B0A05E98"/>
    <w:lvl w:ilvl="0">
      <w:start w:val="1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>
    <w:nsid w:val="28F61124"/>
    <w:multiLevelType w:val="multilevel"/>
    <w:tmpl w:val="72F8F5FE"/>
    <w:lvl w:ilvl="0">
      <w:start w:val="7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2C7B1D54"/>
    <w:multiLevelType w:val="multilevel"/>
    <w:tmpl w:val="C9EE677A"/>
    <w:lvl w:ilvl="0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2D38099E"/>
    <w:multiLevelType w:val="multilevel"/>
    <w:tmpl w:val="46EC4D0E"/>
    <w:lvl w:ilvl="0">
      <w:start w:val="10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32AD437F"/>
    <w:multiLevelType w:val="multilevel"/>
    <w:tmpl w:val="5B508A24"/>
    <w:lvl w:ilvl="0">
      <w:start w:val="1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>
    <w:nsid w:val="352D2B5C"/>
    <w:multiLevelType w:val="multilevel"/>
    <w:tmpl w:val="50706054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35E7280E"/>
    <w:multiLevelType w:val="multilevel"/>
    <w:tmpl w:val="B22CF618"/>
    <w:lvl w:ilvl="0">
      <w:start w:val="1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>
    <w:nsid w:val="363266EA"/>
    <w:multiLevelType w:val="hybridMultilevel"/>
    <w:tmpl w:val="2B54B1E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7BC5E58"/>
    <w:multiLevelType w:val="multilevel"/>
    <w:tmpl w:val="456806A0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>
    <w:nsid w:val="37E33B36"/>
    <w:multiLevelType w:val="multilevel"/>
    <w:tmpl w:val="7458EE24"/>
    <w:lvl w:ilvl="0">
      <w:start w:val="1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>
    <w:nsid w:val="384B6361"/>
    <w:multiLevelType w:val="multilevel"/>
    <w:tmpl w:val="A7C6E85C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>
    <w:nsid w:val="38BA6B23"/>
    <w:multiLevelType w:val="multilevel"/>
    <w:tmpl w:val="DBB8AE70"/>
    <w:lvl w:ilvl="0">
      <w:start w:val="19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>
    <w:nsid w:val="39DA1F05"/>
    <w:multiLevelType w:val="multilevel"/>
    <w:tmpl w:val="84982F5C"/>
    <w:lvl w:ilvl="0">
      <w:start w:val="9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>
    <w:nsid w:val="3E730016"/>
    <w:multiLevelType w:val="multilevel"/>
    <w:tmpl w:val="E0328714"/>
    <w:lvl w:ilvl="0">
      <w:start w:val="1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>
    <w:nsid w:val="438D4825"/>
    <w:multiLevelType w:val="multilevel"/>
    <w:tmpl w:val="F3DCD9AA"/>
    <w:lvl w:ilvl="0">
      <w:start w:val="1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46FB4BC3"/>
    <w:multiLevelType w:val="hybridMultilevel"/>
    <w:tmpl w:val="721C0C7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70E262F"/>
    <w:multiLevelType w:val="hybridMultilevel"/>
    <w:tmpl w:val="E7F89EE0"/>
    <w:lvl w:ilvl="0" w:tplc="31DE81C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>
    <w:nsid w:val="49871640"/>
    <w:multiLevelType w:val="multilevel"/>
    <w:tmpl w:val="7432476C"/>
    <w:lvl w:ilvl="0">
      <w:start w:val="1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>
    <w:nsid w:val="4B3E3C7A"/>
    <w:multiLevelType w:val="multilevel"/>
    <w:tmpl w:val="B2641ED8"/>
    <w:lvl w:ilvl="0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>
    <w:nsid w:val="4C454921"/>
    <w:multiLevelType w:val="hybridMultilevel"/>
    <w:tmpl w:val="85D6C9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D3B1199"/>
    <w:multiLevelType w:val="hybridMultilevel"/>
    <w:tmpl w:val="7676E6E2"/>
    <w:lvl w:ilvl="0" w:tplc="CEAE6C84">
      <w:start w:val="700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>
    <w:nsid w:val="53373387"/>
    <w:multiLevelType w:val="multilevel"/>
    <w:tmpl w:val="1C5ECD3E"/>
    <w:lvl w:ilvl="0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>
    <w:nsid w:val="53505B4A"/>
    <w:multiLevelType w:val="multilevel"/>
    <w:tmpl w:val="C2467ED4"/>
    <w:lvl w:ilvl="0">
      <w:start w:val="7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1">
    <w:nsid w:val="56C332D7"/>
    <w:multiLevelType w:val="multilevel"/>
    <w:tmpl w:val="2280E9CE"/>
    <w:lvl w:ilvl="0">
      <w:start w:val="1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>
    <w:nsid w:val="596411EA"/>
    <w:multiLevelType w:val="multilevel"/>
    <w:tmpl w:val="CF64BA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>
    <w:nsid w:val="5A8326E4"/>
    <w:multiLevelType w:val="multilevel"/>
    <w:tmpl w:val="56C4311C"/>
    <w:lvl w:ilvl="0">
      <w:start w:val="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>
    <w:nsid w:val="606E16AA"/>
    <w:multiLevelType w:val="multilevel"/>
    <w:tmpl w:val="5BF064A0"/>
    <w:lvl w:ilvl="0">
      <w:start w:val="1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>
    <w:nsid w:val="607952DB"/>
    <w:multiLevelType w:val="multilevel"/>
    <w:tmpl w:val="E6A25A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>
    <w:nsid w:val="6319085E"/>
    <w:multiLevelType w:val="multilevel"/>
    <w:tmpl w:val="5E622C46"/>
    <w:lvl w:ilvl="0">
      <w:start w:val="1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>
    <w:nsid w:val="641964FF"/>
    <w:multiLevelType w:val="multilevel"/>
    <w:tmpl w:val="C0BED818"/>
    <w:lvl w:ilvl="0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8">
    <w:nsid w:val="64486F6A"/>
    <w:multiLevelType w:val="hybridMultilevel"/>
    <w:tmpl w:val="06309B76"/>
    <w:lvl w:ilvl="0" w:tplc="08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9">
    <w:nsid w:val="652D4503"/>
    <w:multiLevelType w:val="multilevel"/>
    <w:tmpl w:val="B12C7890"/>
    <w:lvl w:ilvl="0">
      <w:start w:val="1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0">
    <w:nsid w:val="653449E4"/>
    <w:multiLevelType w:val="multilevel"/>
    <w:tmpl w:val="EF0C1E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1">
    <w:nsid w:val="66D37472"/>
    <w:multiLevelType w:val="multilevel"/>
    <w:tmpl w:val="2C5ACA1C"/>
    <w:lvl w:ilvl="0">
      <w:start w:val="17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2">
    <w:nsid w:val="704F5478"/>
    <w:multiLevelType w:val="multilevel"/>
    <w:tmpl w:val="6A245E76"/>
    <w:lvl w:ilvl="0">
      <w:start w:val="9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>
    <w:nsid w:val="75691C85"/>
    <w:multiLevelType w:val="multilevel"/>
    <w:tmpl w:val="BEC891D0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4">
    <w:nsid w:val="768D4379"/>
    <w:multiLevelType w:val="multilevel"/>
    <w:tmpl w:val="596884EE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5">
    <w:nsid w:val="7A9861D9"/>
    <w:multiLevelType w:val="hybridMultilevel"/>
    <w:tmpl w:val="85D6C9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C6A3154"/>
    <w:multiLevelType w:val="hybridMultilevel"/>
    <w:tmpl w:val="6414CC50"/>
    <w:lvl w:ilvl="0" w:tplc="BCF6A03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7">
    <w:nsid w:val="7F232E52"/>
    <w:multiLevelType w:val="multilevel"/>
    <w:tmpl w:val="9B70AB8A"/>
    <w:lvl w:ilvl="0">
      <w:start w:val="1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8">
    <w:nsid w:val="7F610B24"/>
    <w:multiLevelType w:val="multilevel"/>
    <w:tmpl w:val="17BCE3DA"/>
    <w:lvl w:ilvl="0">
      <w:start w:val="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8"/>
  </w:num>
  <w:num w:numId="2">
    <w:abstractNumId w:val="35"/>
  </w:num>
  <w:num w:numId="3">
    <w:abstractNumId w:val="43"/>
    <w:lvlOverride w:ilvl="0">
      <w:lvl w:ilvl="0">
        <w:numFmt w:val="decimal"/>
        <w:lvlText w:val="%1."/>
        <w:lvlJc w:val="left"/>
      </w:lvl>
    </w:lvlOverride>
  </w:num>
  <w:num w:numId="4">
    <w:abstractNumId w:val="16"/>
    <w:lvlOverride w:ilvl="0">
      <w:lvl w:ilvl="0">
        <w:numFmt w:val="decimal"/>
        <w:lvlText w:val="%1."/>
        <w:lvlJc w:val="left"/>
      </w:lvl>
    </w:lvlOverride>
  </w:num>
  <w:num w:numId="5">
    <w:abstractNumId w:val="18"/>
    <w:lvlOverride w:ilvl="0">
      <w:lvl w:ilvl="0">
        <w:numFmt w:val="decimal"/>
        <w:lvlText w:val="%1."/>
        <w:lvlJc w:val="left"/>
      </w:lvl>
    </w:lvlOverride>
  </w:num>
  <w:num w:numId="6">
    <w:abstractNumId w:val="29"/>
    <w:lvlOverride w:ilvl="0">
      <w:lvl w:ilvl="0">
        <w:numFmt w:val="decimal"/>
        <w:lvlText w:val="%1."/>
        <w:lvlJc w:val="left"/>
      </w:lvl>
    </w:lvlOverride>
  </w:num>
  <w:num w:numId="7">
    <w:abstractNumId w:val="10"/>
    <w:lvlOverride w:ilvl="0">
      <w:lvl w:ilvl="0">
        <w:numFmt w:val="decimal"/>
        <w:lvlText w:val="%1."/>
        <w:lvlJc w:val="left"/>
      </w:lvl>
    </w:lvlOverride>
  </w:num>
  <w:num w:numId="8">
    <w:abstractNumId w:val="9"/>
    <w:lvlOverride w:ilvl="0">
      <w:lvl w:ilvl="0">
        <w:numFmt w:val="decimal"/>
        <w:lvlText w:val="%1."/>
        <w:lvlJc w:val="left"/>
      </w:lvl>
    </w:lvlOverride>
  </w:num>
  <w:num w:numId="9">
    <w:abstractNumId w:val="33"/>
    <w:lvlOverride w:ilvl="0">
      <w:lvl w:ilvl="0">
        <w:numFmt w:val="decimal"/>
        <w:lvlText w:val="%1."/>
        <w:lvlJc w:val="left"/>
      </w:lvl>
    </w:lvlOverride>
  </w:num>
  <w:num w:numId="10">
    <w:abstractNumId w:val="20"/>
    <w:lvlOverride w:ilvl="0">
      <w:lvl w:ilvl="0">
        <w:numFmt w:val="decimal"/>
        <w:lvlText w:val="%1."/>
        <w:lvlJc w:val="left"/>
      </w:lvl>
    </w:lvlOverride>
  </w:num>
  <w:num w:numId="11">
    <w:abstractNumId w:val="7"/>
    <w:lvlOverride w:ilvl="0">
      <w:lvl w:ilvl="0">
        <w:numFmt w:val="decimal"/>
        <w:lvlText w:val="%1."/>
        <w:lvlJc w:val="left"/>
      </w:lvl>
    </w:lvlOverride>
  </w:num>
  <w:num w:numId="12">
    <w:abstractNumId w:val="34"/>
    <w:lvlOverride w:ilvl="0">
      <w:lvl w:ilvl="0">
        <w:numFmt w:val="decimal"/>
        <w:lvlText w:val="%1."/>
        <w:lvlJc w:val="left"/>
      </w:lvl>
    </w:lvlOverride>
  </w:num>
  <w:num w:numId="13">
    <w:abstractNumId w:val="36"/>
    <w:lvlOverride w:ilvl="0">
      <w:lvl w:ilvl="0">
        <w:numFmt w:val="decimal"/>
        <w:lvlText w:val="%1."/>
        <w:lvlJc w:val="left"/>
      </w:lvl>
    </w:lvlOverride>
  </w:num>
  <w:num w:numId="14">
    <w:abstractNumId w:val="47"/>
    <w:lvlOverride w:ilvl="0">
      <w:lvl w:ilvl="0">
        <w:numFmt w:val="decimal"/>
        <w:lvlText w:val="%1."/>
        <w:lvlJc w:val="left"/>
      </w:lvl>
    </w:lvlOverride>
  </w:num>
  <w:num w:numId="15">
    <w:abstractNumId w:val="17"/>
    <w:lvlOverride w:ilvl="0">
      <w:lvl w:ilvl="0">
        <w:numFmt w:val="decimal"/>
        <w:lvlText w:val="%1."/>
        <w:lvlJc w:val="left"/>
      </w:lvl>
    </w:lvlOverride>
  </w:num>
  <w:num w:numId="16">
    <w:abstractNumId w:val="25"/>
    <w:lvlOverride w:ilvl="0">
      <w:lvl w:ilvl="0">
        <w:numFmt w:val="decimal"/>
        <w:lvlText w:val="%1."/>
        <w:lvlJc w:val="left"/>
      </w:lvl>
    </w:lvlOverride>
  </w:num>
  <w:num w:numId="17">
    <w:abstractNumId w:val="12"/>
    <w:lvlOverride w:ilvl="0">
      <w:lvl w:ilvl="0">
        <w:numFmt w:val="decimal"/>
        <w:lvlText w:val="%1."/>
        <w:lvlJc w:val="left"/>
      </w:lvl>
    </w:lvlOverride>
  </w:num>
  <w:num w:numId="18">
    <w:abstractNumId w:val="4"/>
    <w:lvlOverride w:ilvl="0">
      <w:lvl w:ilvl="0">
        <w:numFmt w:val="decimal"/>
        <w:lvlText w:val="%1."/>
        <w:lvlJc w:val="left"/>
      </w:lvl>
    </w:lvlOverride>
  </w:num>
  <w:num w:numId="19">
    <w:abstractNumId w:val="46"/>
  </w:num>
  <w:num w:numId="20">
    <w:abstractNumId w:val="24"/>
  </w:num>
  <w:num w:numId="21">
    <w:abstractNumId w:val="40"/>
  </w:num>
  <w:num w:numId="22">
    <w:abstractNumId w:val="13"/>
    <w:lvlOverride w:ilvl="0">
      <w:lvl w:ilvl="0">
        <w:numFmt w:val="decimal"/>
        <w:lvlText w:val="%1."/>
        <w:lvlJc w:val="left"/>
      </w:lvl>
    </w:lvlOverride>
  </w:num>
  <w:num w:numId="23">
    <w:abstractNumId w:val="44"/>
    <w:lvlOverride w:ilvl="0">
      <w:lvl w:ilvl="0">
        <w:numFmt w:val="decimal"/>
        <w:lvlText w:val="%1."/>
        <w:lvlJc w:val="left"/>
      </w:lvl>
    </w:lvlOverride>
  </w:num>
  <w:num w:numId="24">
    <w:abstractNumId w:val="1"/>
    <w:lvlOverride w:ilvl="0">
      <w:lvl w:ilvl="0">
        <w:numFmt w:val="decimal"/>
        <w:lvlText w:val="%1."/>
        <w:lvlJc w:val="left"/>
      </w:lvl>
    </w:lvlOverride>
  </w:num>
  <w:num w:numId="25">
    <w:abstractNumId w:val="26"/>
    <w:lvlOverride w:ilvl="0">
      <w:lvl w:ilvl="0">
        <w:numFmt w:val="decimal"/>
        <w:lvlText w:val="%1."/>
        <w:lvlJc w:val="left"/>
      </w:lvl>
    </w:lvlOverride>
  </w:num>
  <w:num w:numId="26">
    <w:abstractNumId w:val="37"/>
    <w:lvlOverride w:ilvl="0">
      <w:lvl w:ilvl="0">
        <w:numFmt w:val="decimal"/>
        <w:lvlText w:val="%1."/>
        <w:lvlJc w:val="left"/>
      </w:lvl>
    </w:lvlOverride>
  </w:num>
  <w:num w:numId="27">
    <w:abstractNumId w:val="30"/>
    <w:lvlOverride w:ilvl="0">
      <w:lvl w:ilvl="0">
        <w:numFmt w:val="decimal"/>
        <w:lvlText w:val="%1."/>
        <w:lvlJc w:val="left"/>
      </w:lvl>
    </w:lvlOverride>
  </w:num>
  <w:num w:numId="28">
    <w:abstractNumId w:val="48"/>
    <w:lvlOverride w:ilvl="0">
      <w:lvl w:ilvl="0">
        <w:numFmt w:val="decimal"/>
        <w:lvlText w:val="%1."/>
        <w:lvlJc w:val="left"/>
      </w:lvl>
    </w:lvlOverride>
  </w:num>
  <w:num w:numId="29">
    <w:abstractNumId w:val="42"/>
    <w:lvlOverride w:ilvl="0">
      <w:lvl w:ilvl="0">
        <w:numFmt w:val="decimal"/>
        <w:lvlText w:val="%1."/>
        <w:lvlJc w:val="left"/>
      </w:lvl>
    </w:lvlOverride>
  </w:num>
  <w:num w:numId="30">
    <w:abstractNumId w:val="11"/>
    <w:lvlOverride w:ilvl="0">
      <w:lvl w:ilvl="0">
        <w:numFmt w:val="decimal"/>
        <w:lvlText w:val="%1."/>
        <w:lvlJc w:val="left"/>
      </w:lvl>
    </w:lvlOverride>
  </w:num>
  <w:num w:numId="31">
    <w:abstractNumId w:val="21"/>
    <w:lvlOverride w:ilvl="0">
      <w:lvl w:ilvl="0">
        <w:numFmt w:val="decimal"/>
        <w:lvlText w:val="%1."/>
        <w:lvlJc w:val="left"/>
      </w:lvl>
    </w:lvlOverride>
  </w:num>
  <w:num w:numId="32">
    <w:abstractNumId w:val="31"/>
    <w:lvlOverride w:ilvl="0">
      <w:lvl w:ilvl="0">
        <w:numFmt w:val="decimal"/>
        <w:lvlText w:val="%1."/>
        <w:lvlJc w:val="left"/>
      </w:lvl>
    </w:lvlOverride>
  </w:num>
  <w:num w:numId="33">
    <w:abstractNumId w:val="8"/>
    <w:lvlOverride w:ilvl="0">
      <w:lvl w:ilvl="0">
        <w:numFmt w:val="decimal"/>
        <w:lvlText w:val="%1."/>
        <w:lvlJc w:val="left"/>
      </w:lvl>
    </w:lvlOverride>
  </w:num>
  <w:num w:numId="34">
    <w:abstractNumId w:val="14"/>
    <w:lvlOverride w:ilvl="0">
      <w:lvl w:ilvl="0">
        <w:numFmt w:val="decimal"/>
        <w:lvlText w:val="%1."/>
        <w:lvlJc w:val="left"/>
      </w:lvl>
    </w:lvlOverride>
  </w:num>
  <w:num w:numId="35">
    <w:abstractNumId w:val="22"/>
    <w:lvlOverride w:ilvl="0">
      <w:lvl w:ilvl="0">
        <w:numFmt w:val="decimal"/>
        <w:lvlText w:val="%1."/>
        <w:lvlJc w:val="left"/>
      </w:lvl>
    </w:lvlOverride>
  </w:num>
  <w:num w:numId="36">
    <w:abstractNumId w:val="39"/>
    <w:lvlOverride w:ilvl="0">
      <w:lvl w:ilvl="0">
        <w:numFmt w:val="decimal"/>
        <w:lvlText w:val="%1."/>
        <w:lvlJc w:val="left"/>
      </w:lvl>
    </w:lvlOverride>
  </w:num>
  <w:num w:numId="37">
    <w:abstractNumId w:val="41"/>
    <w:lvlOverride w:ilvl="0">
      <w:lvl w:ilvl="0">
        <w:numFmt w:val="decimal"/>
        <w:lvlText w:val="%1."/>
        <w:lvlJc w:val="left"/>
      </w:lvl>
    </w:lvlOverride>
  </w:num>
  <w:num w:numId="38">
    <w:abstractNumId w:val="5"/>
    <w:lvlOverride w:ilvl="0">
      <w:lvl w:ilvl="0">
        <w:numFmt w:val="decimal"/>
        <w:lvlText w:val="%1."/>
        <w:lvlJc w:val="left"/>
      </w:lvl>
    </w:lvlOverride>
  </w:num>
  <w:num w:numId="39">
    <w:abstractNumId w:val="19"/>
    <w:lvlOverride w:ilvl="0">
      <w:lvl w:ilvl="0">
        <w:numFmt w:val="decimal"/>
        <w:lvlText w:val="%1."/>
        <w:lvlJc w:val="left"/>
      </w:lvl>
    </w:lvlOverride>
  </w:num>
  <w:num w:numId="40">
    <w:abstractNumId w:val="38"/>
  </w:num>
  <w:num w:numId="41">
    <w:abstractNumId w:val="27"/>
  </w:num>
  <w:num w:numId="42">
    <w:abstractNumId w:val="45"/>
  </w:num>
  <w:num w:numId="43">
    <w:abstractNumId w:val="0"/>
  </w:num>
  <w:num w:numId="44">
    <w:abstractNumId w:val="3"/>
  </w:num>
  <w:num w:numId="45">
    <w:abstractNumId w:val="2"/>
  </w:num>
  <w:num w:numId="46">
    <w:abstractNumId w:val="23"/>
  </w:num>
  <w:num w:numId="47">
    <w:abstractNumId w:val="15"/>
  </w:num>
  <w:num w:numId="48">
    <w:abstractNumId w:val="6"/>
  </w:num>
  <w:num w:numId="49">
    <w:abstractNumId w:val="3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li Lakhani">
    <w15:presenceInfo w15:providerId="AD" w15:userId="S::ALakhani@ltu.edu.au::7118d28a-ab3c-4d2e-8c45-4d532e8c603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rwd2tvgv2p25ef9vkp5zdftwpezfxezp9t&quot;&gt;Merged Endnotelibrary-Saved2-Converted&lt;record-ids&gt;&lt;item&gt;16172&lt;/item&gt;&lt;item&gt;21927&lt;/item&gt;&lt;item&gt;21929&lt;/item&gt;&lt;item&gt;21930&lt;/item&gt;&lt;item&gt;21936&lt;/item&gt;&lt;item&gt;21937&lt;/item&gt;&lt;item&gt;21938&lt;/item&gt;&lt;item&gt;21939&lt;/item&gt;&lt;item&gt;21940&lt;/item&gt;&lt;item&gt;21941&lt;/item&gt;&lt;item&gt;21942&lt;/item&gt;&lt;item&gt;21943&lt;/item&gt;&lt;item&gt;21944&lt;/item&gt;&lt;item&gt;21945&lt;/item&gt;&lt;item&gt;21946&lt;/item&gt;&lt;item&gt;21947&lt;/item&gt;&lt;item&gt;21949&lt;/item&gt;&lt;item&gt;21950&lt;/item&gt;&lt;item&gt;21951&lt;/item&gt;&lt;item&gt;21952&lt;/item&gt;&lt;item&gt;21953&lt;/item&gt;&lt;item&gt;21954&lt;/item&gt;&lt;/record-ids&gt;&lt;/item&gt;&lt;/Libraries&gt;"/>
  </w:docVars>
  <w:rsids>
    <w:rsidRoot w:val="00C658AC"/>
    <w:rsid w:val="0000442D"/>
    <w:rsid w:val="000057E8"/>
    <w:rsid w:val="000134DB"/>
    <w:rsid w:val="000178CF"/>
    <w:rsid w:val="00031FD2"/>
    <w:rsid w:val="00042D9D"/>
    <w:rsid w:val="000439C8"/>
    <w:rsid w:val="00054AD0"/>
    <w:rsid w:val="0006456F"/>
    <w:rsid w:val="00070888"/>
    <w:rsid w:val="00076EE2"/>
    <w:rsid w:val="000A5234"/>
    <w:rsid w:val="000B1088"/>
    <w:rsid w:val="000C0413"/>
    <w:rsid w:val="000C0591"/>
    <w:rsid w:val="000C5431"/>
    <w:rsid w:val="000F3E48"/>
    <w:rsid w:val="00114EF9"/>
    <w:rsid w:val="001234F4"/>
    <w:rsid w:val="00137B87"/>
    <w:rsid w:val="00146539"/>
    <w:rsid w:val="00160DB8"/>
    <w:rsid w:val="001671B0"/>
    <w:rsid w:val="0017521F"/>
    <w:rsid w:val="00177635"/>
    <w:rsid w:val="001A0D8C"/>
    <w:rsid w:val="001A1958"/>
    <w:rsid w:val="001A42FD"/>
    <w:rsid w:val="001A5403"/>
    <w:rsid w:val="001B77CC"/>
    <w:rsid w:val="001C5C17"/>
    <w:rsid w:val="001E69D2"/>
    <w:rsid w:val="00200EAE"/>
    <w:rsid w:val="00214E91"/>
    <w:rsid w:val="0022668B"/>
    <w:rsid w:val="00230020"/>
    <w:rsid w:val="00232EF7"/>
    <w:rsid w:val="00252466"/>
    <w:rsid w:val="00255BD9"/>
    <w:rsid w:val="00257227"/>
    <w:rsid w:val="00264AB3"/>
    <w:rsid w:val="00281EFD"/>
    <w:rsid w:val="00291E7C"/>
    <w:rsid w:val="00295068"/>
    <w:rsid w:val="002A7BB6"/>
    <w:rsid w:val="002B4FDB"/>
    <w:rsid w:val="002C27AE"/>
    <w:rsid w:val="002C39B8"/>
    <w:rsid w:val="002C4A7E"/>
    <w:rsid w:val="002D1031"/>
    <w:rsid w:val="002E2DD7"/>
    <w:rsid w:val="002E320D"/>
    <w:rsid w:val="002E329C"/>
    <w:rsid w:val="002E6BBE"/>
    <w:rsid w:val="003007B5"/>
    <w:rsid w:val="0033109F"/>
    <w:rsid w:val="0034453F"/>
    <w:rsid w:val="00351A29"/>
    <w:rsid w:val="00375831"/>
    <w:rsid w:val="00384E25"/>
    <w:rsid w:val="00384E9C"/>
    <w:rsid w:val="00392AAC"/>
    <w:rsid w:val="00396F60"/>
    <w:rsid w:val="003A5769"/>
    <w:rsid w:val="003A5F03"/>
    <w:rsid w:val="003B5322"/>
    <w:rsid w:val="003C161D"/>
    <w:rsid w:val="003C6F0A"/>
    <w:rsid w:val="003C7110"/>
    <w:rsid w:val="003D35D3"/>
    <w:rsid w:val="003E0FDC"/>
    <w:rsid w:val="003F030F"/>
    <w:rsid w:val="003F6543"/>
    <w:rsid w:val="00422717"/>
    <w:rsid w:val="00425027"/>
    <w:rsid w:val="004356F6"/>
    <w:rsid w:val="00445E47"/>
    <w:rsid w:val="00462A52"/>
    <w:rsid w:val="00467ECA"/>
    <w:rsid w:val="004761AB"/>
    <w:rsid w:val="00497DBF"/>
    <w:rsid w:val="004A15E9"/>
    <w:rsid w:val="004A3D9E"/>
    <w:rsid w:val="004A5E4F"/>
    <w:rsid w:val="004A64D7"/>
    <w:rsid w:val="004B100B"/>
    <w:rsid w:val="004B5806"/>
    <w:rsid w:val="004C6203"/>
    <w:rsid w:val="004D20F9"/>
    <w:rsid w:val="004E0C09"/>
    <w:rsid w:val="004E101E"/>
    <w:rsid w:val="004E4074"/>
    <w:rsid w:val="004E4087"/>
    <w:rsid w:val="004F5D0B"/>
    <w:rsid w:val="00503868"/>
    <w:rsid w:val="00503E57"/>
    <w:rsid w:val="00515AC8"/>
    <w:rsid w:val="00517E04"/>
    <w:rsid w:val="00521366"/>
    <w:rsid w:val="00523E31"/>
    <w:rsid w:val="00523E80"/>
    <w:rsid w:val="005306ED"/>
    <w:rsid w:val="005325BB"/>
    <w:rsid w:val="00534D33"/>
    <w:rsid w:val="00547739"/>
    <w:rsid w:val="00552FEB"/>
    <w:rsid w:val="00555D9E"/>
    <w:rsid w:val="00557E0C"/>
    <w:rsid w:val="00564FDD"/>
    <w:rsid w:val="00566F9E"/>
    <w:rsid w:val="00573E49"/>
    <w:rsid w:val="00584A60"/>
    <w:rsid w:val="005938A2"/>
    <w:rsid w:val="005A4D70"/>
    <w:rsid w:val="005B48DF"/>
    <w:rsid w:val="005B53A6"/>
    <w:rsid w:val="005D0A2A"/>
    <w:rsid w:val="005E04D0"/>
    <w:rsid w:val="005E32B5"/>
    <w:rsid w:val="006165E3"/>
    <w:rsid w:val="006218C7"/>
    <w:rsid w:val="00624B87"/>
    <w:rsid w:val="00636B41"/>
    <w:rsid w:val="00640A40"/>
    <w:rsid w:val="00644F9D"/>
    <w:rsid w:val="006559EC"/>
    <w:rsid w:val="00660E52"/>
    <w:rsid w:val="00663142"/>
    <w:rsid w:val="00671E48"/>
    <w:rsid w:val="00676DD3"/>
    <w:rsid w:val="00676E0A"/>
    <w:rsid w:val="00694CC3"/>
    <w:rsid w:val="006965F3"/>
    <w:rsid w:val="00696F35"/>
    <w:rsid w:val="006A42F1"/>
    <w:rsid w:val="006A5238"/>
    <w:rsid w:val="006B338E"/>
    <w:rsid w:val="006B6DF8"/>
    <w:rsid w:val="006C2EB6"/>
    <w:rsid w:val="006C4B68"/>
    <w:rsid w:val="006D2C30"/>
    <w:rsid w:val="006E6B46"/>
    <w:rsid w:val="006F5237"/>
    <w:rsid w:val="00706836"/>
    <w:rsid w:val="0072691E"/>
    <w:rsid w:val="00730A33"/>
    <w:rsid w:val="00730A5D"/>
    <w:rsid w:val="00733785"/>
    <w:rsid w:val="007425BB"/>
    <w:rsid w:val="00742A20"/>
    <w:rsid w:val="00743CC2"/>
    <w:rsid w:val="00754546"/>
    <w:rsid w:val="00761FF4"/>
    <w:rsid w:val="007646AB"/>
    <w:rsid w:val="0076544C"/>
    <w:rsid w:val="007879D9"/>
    <w:rsid w:val="007A423E"/>
    <w:rsid w:val="007B079D"/>
    <w:rsid w:val="007C5057"/>
    <w:rsid w:val="007D356C"/>
    <w:rsid w:val="007F17E1"/>
    <w:rsid w:val="007F1AE9"/>
    <w:rsid w:val="007F29EB"/>
    <w:rsid w:val="008051F3"/>
    <w:rsid w:val="00805AB9"/>
    <w:rsid w:val="008133F1"/>
    <w:rsid w:val="008144EA"/>
    <w:rsid w:val="00822B1F"/>
    <w:rsid w:val="00823018"/>
    <w:rsid w:val="008526DD"/>
    <w:rsid w:val="008542B7"/>
    <w:rsid w:val="0085667F"/>
    <w:rsid w:val="008B68D8"/>
    <w:rsid w:val="008C064C"/>
    <w:rsid w:val="008E59C7"/>
    <w:rsid w:val="00921650"/>
    <w:rsid w:val="0092347A"/>
    <w:rsid w:val="009506E0"/>
    <w:rsid w:val="00964B4B"/>
    <w:rsid w:val="009808C6"/>
    <w:rsid w:val="00981E86"/>
    <w:rsid w:val="00994267"/>
    <w:rsid w:val="00997EFF"/>
    <w:rsid w:val="009A47C1"/>
    <w:rsid w:val="009B1655"/>
    <w:rsid w:val="009B5239"/>
    <w:rsid w:val="009C0966"/>
    <w:rsid w:val="009C53AA"/>
    <w:rsid w:val="009E2858"/>
    <w:rsid w:val="009E3366"/>
    <w:rsid w:val="009F55D5"/>
    <w:rsid w:val="00A00CD4"/>
    <w:rsid w:val="00A0273D"/>
    <w:rsid w:val="00A26D7B"/>
    <w:rsid w:val="00A3377F"/>
    <w:rsid w:val="00A339B8"/>
    <w:rsid w:val="00A40E69"/>
    <w:rsid w:val="00A45ADD"/>
    <w:rsid w:val="00A45CF8"/>
    <w:rsid w:val="00A50262"/>
    <w:rsid w:val="00A6226A"/>
    <w:rsid w:val="00A77B0A"/>
    <w:rsid w:val="00A968F1"/>
    <w:rsid w:val="00AB27D6"/>
    <w:rsid w:val="00AC06FA"/>
    <w:rsid w:val="00AD0FED"/>
    <w:rsid w:val="00AD27FB"/>
    <w:rsid w:val="00AE5804"/>
    <w:rsid w:val="00AE5982"/>
    <w:rsid w:val="00AE6687"/>
    <w:rsid w:val="00B07C38"/>
    <w:rsid w:val="00B1140D"/>
    <w:rsid w:val="00B1375B"/>
    <w:rsid w:val="00B143D6"/>
    <w:rsid w:val="00B2161C"/>
    <w:rsid w:val="00B336A8"/>
    <w:rsid w:val="00B36C9B"/>
    <w:rsid w:val="00B37882"/>
    <w:rsid w:val="00B558ED"/>
    <w:rsid w:val="00B60457"/>
    <w:rsid w:val="00B62401"/>
    <w:rsid w:val="00B6277C"/>
    <w:rsid w:val="00B726F4"/>
    <w:rsid w:val="00B728C2"/>
    <w:rsid w:val="00B74693"/>
    <w:rsid w:val="00B87FD1"/>
    <w:rsid w:val="00B95C2D"/>
    <w:rsid w:val="00BA5887"/>
    <w:rsid w:val="00BB1A66"/>
    <w:rsid w:val="00BB4E86"/>
    <w:rsid w:val="00BB626C"/>
    <w:rsid w:val="00BC72E2"/>
    <w:rsid w:val="00BD07A9"/>
    <w:rsid w:val="00BE0389"/>
    <w:rsid w:val="00BE4B37"/>
    <w:rsid w:val="00BE6A62"/>
    <w:rsid w:val="00BE6FFC"/>
    <w:rsid w:val="00BF662B"/>
    <w:rsid w:val="00C00950"/>
    <w:rsid w:val="00C01764"/>
    <w:rsid w:val="00C10692"/>
    <w:rsid w:val="00C124D9"/>
    <w:rsid w:val="00C12B9F"/>
    <w:rsid w:val="00C142E3"/>
    <w:rsid w:val="00C15E93"/>
    <w:rsid w:val="00C22E30"/>
    <w:rsid w:val="00C23631"/>
    <w:rsid w:val="00C405FB"/>
    <w:rsid w:val="00C5058C"/>
    <w:rsid w:val="00C52D2E"/>
    <w:rsid w:val="00C54F36"/>
    <w:rsid w:val="00C551D4"/>
    <w:rsid w:val="00C658AC"/>
    <w:rsid w:val="00C7476B"/>
    <w:rsid w:val="00C90A60"/>
    <w:rsid w:val="00C91419"/>
    <w:rsid w:val="00C970BE"/>
    <w:rsid w:val="00CA5D43"/>
    <w:rsid w:val="00CB5D65"/>
    <w:rsid w:val="00CC14DE"/>
    <w:rsid w:val="00CC487F"/>
    <w:rsid w:val="00CD12A1"/>
    <w:rsid w:val="00CD5E22"/>
    <w:rsid w:val="00CE3CB3"/>
    <w:rsid w:val="00CE40D3"/>
    <w:rsid w:val="00CF5515"/>
    <w:rsid w:val="00D04A0E"/>
    <w:rsid w:val="00D066A4"/>
    <w:rsid w:val="00D1482D"/>
    <w:rsid w:val="00D160BE"/>
    <w:rsid w:val="00D1675F"/>
    <w:rsid w:val="00D32849"/>
    <w:rsid w:val="00D35B3A"/>
    <w:rsid w:val="00D45442"/>
    <w:rsid w:val="00D54F42"/>
    <w:rsid w:val="00D66597"/>
    <w:rsid w:val="00D81988"/>
    <w:rsid w:val="00D84AF8"/>
    <w:rsid w:val="00DA3F84"/>
    <w:rsid w:val="00DC234C"/>
    <w:rsid w:val="00DC6CE7"/>
    <w:rsid w:val="00DD2C29"/>
    <w:rsid w:val="00DD73D4"/>
    <w:rsid w:val="00DE4ADF"/>
    <w:rsid w:val="00DF1895"/>
    <w:rsid w:val="00DF602F"/>
    <w:rsid w:val="00E07AE3"/>
    <w:rsid w:val="00E1188D"/>
    <w:rsid w:val="00E2089F"/>
    <w:rsid w:val="00E255C0"/>
    <w:rsid w:val="00E35D7C"/>
    <w:rsid w:val="00E362DA"/>
    <w:rsid w:val="00E40B20"/>
    <w:rsid w:val="00E431C8"/>
    <w:rsid w:val="00E77DF8"/>
    <w:rsid w:val="00E87F40"/>
    <w:rsid w:val="00E9087C"/>
    <w:rsid w:val="00EB60AA"/>
    <w:rsid w:val="00EC715D"/>
    <w:rsid w:val="00ED2F46"/>
    <w:rsid w:val="00ED3886"/>
    <w:rsid w:val="00EF1408"/>
    <w:rsid w:val="00F03454"/>
    <w:rsid w:val="00F145E9"/>
    <w:rsid w:val="00F1469F"/>
    <w:rsid w:val="00F16822"/>
    <w:rsid w:val="00F23B50"/>
    <w:rsid w:val="00F3623E"/>
    <w:rsid w:val="00F4442A"/>
    <w:rsid w:val="00F46674"/>
    <w:rsid w:val="00F95A11"/>
    <w:rsid w:val="00F96B04"/>
    <w:rsid w:val="00FB37DF"/>
    <w:rsid w:val="00FB7486"/>
    <w:rsid w:val="00FC18AB"/>
    <w:rsid w:val="00FC73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28881D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List Bullet 2" w:semiHidden="0" w:unhideWhenUsed="0"/>
    <w:lsdException w:name="List Bullet 3" w:semiHidden="0" w:unhideWhenUsed="0"/>
    <w:lsdException w:name="List Bullet 4" w:semiHidden="0" w:unhideWhenUsed="0"/>
    <w:lsdException w:name="List Bullet 5" w:semiHidden="0" w:unhideWhenUsed="0"/>
    <w:lsdException w:name="List Number 2" w:semiHidden="0" w:unhideWhenUsed="0"/>
    <w:lsdException w:name="List Number 3" w:semiHidden="0" w:unhideWhenUsed="0"/>
    <w:lsdException w:name="List Number 4" w:semiHidden="0" w:unhideWhenUsed="0"/>
    <w:lsdException w:name="List Number 5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nhideWhenUsed="0" w:qFormat="1"/>
    <w:lsdException w:name="Emphasis" w:semiHidden="0" w:uiPriority="20" w:unhideWhenUsed="0" w:qFormat="1"/>
    <w:lsdException w:name="Normal (Web)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5F03"/>
    <w:pPr>
      <w:jc w:val="both"/>
    </w:pPr>
    <w:rPr>
      <w:rFonts w:ascii="Calibri" w:hAnsi="Calibri"/>
      <w:sz w:val="22"/>
      <w:szCs w:val="22"/>
    </w:rPr>
  </w:style>
  <w:style w:type="paragraph" w:styleId="Heading1">
    <w:name w:val="heading 1"/>
    <w:basedOn w:val="Normal"/>
    <w:next w:val="Normal"/>
    <w:qFormat/>
    <w:rsid w:val="00C658AC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7F1AE9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C658A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rsid w:val="00C658AC"/>
    <w:rPr>
      <w:sz w:val="16"/>
      <w:szCs w:val="16"/>
    </w:rPr>
  </w:style>
  <w:style w:type="paragraph" w:styleId="CommentText">
    <w:name w:val="annotation text"/>
    <w:basedOn w:val="Normal"/>
    <w:link w:val="CommentTextChar"/>
    <w:rsid w:val="00C658AC"/>
    <w:rPr>
      <w:sz w:val="20"/>
      <w:szCs w:val="20"/>
    </w:rPr>
  </w:style>
  <w:style w:type="character" w:customStyle="1" w:styleId="CommentTextChar">
    <w:name w:val="Comment Text Char"/>
    <w:link w:val="CommentText"/>
    <w:rsid w:val="00C658AC"/>
    <w:rPr>
      <w:lang w:val="en-GB" w:eastAsia="en-GB" w:bidi="ar-SA"/>
    </w:rPr>
  </w:style>
  <w:style w:type="paragraph" w:styleId="BalloonText">
    <w:name w:val="Balloon Text"/>
    <w:basedOn w:val="Normal"/>
    <w:semiHidden/>
    <w:rsid w:val="00C658AC"/>
    <w:rPr>
      <w:rFonts w:ascii="Tahoma" w:hAnsi="Tahoma" w:cs="Tahoma"/>
      <w:sz w:val="16"/>
      <w:szCs w:val="16"/>
    </w:rPr>
  </w:style>
  <w:style w:type="character" w:styleId="Hyperlink">
    <w:name w:val="Hyperlink"/>
    <w:rsid w:val="00CB5D65"/>
    <w:rPr>
      <w:color w:val="0000FF"/>
      <w:u w:val="single"/>
    </w:rPr>
  </w:style>
  <w:style w:type="paragraph" w:styleId="NormalWeb">
    <w:name w:val="Normal (Web)"/>
    <w:basedOn w:val="Normal"/>
    <w:uiPriority w:val="99"/>
    <w:rsid w:val="007F1AE9"/>
    <w:pPr>
      <w:spacing w:before="100" w:beforeAutospacing="1" w:after="100" w:afterAutospacing="1"/>
    </w:pPr>
  </w:style>
  <w:style w:type="character" w:styleId="Strong">
    <w:name w:val="Strong"/>
    <w:qFormat/>
    <w:rsid w:val="009C53AA"/>
    <w:rPr>
      <w:b/>
      <w:bCs/>
    </w:rPr>
  </w:style>
  <w:style w:type="character" w:customStyle="1" w:styleId="journal-title">
    <w:name w:val="journal-title"/>
    <w:rsid w:val="00FC18AB"/>
  </w:style>
  <w:style w:type="paragraph" w:styleId="CommentSubject">
    <w:name w:val="annotation subject"/>
    <w:basedOn w:val="CommentText"/>
    <w:next w:val="CommentText"/>
    <w:link w:val="CommentSubjectChar"/>
    <w:rsid w:val="007879D9"/>
    <w:rPr>
      <w:b/>
      <w:bCs/>
    </w:rPr>
  </w:style>
  <w:style w:type="character" w:customStyle="1" w:styleId="CommentSubjectChar">
    <w:name w:val="Comment Subject Char"/>
    <w:link w:val="CommentSubject"/>
    <w:rsid w:val="007879D9"/>
    <w:rPr>
      <w:rFonts w:ascii="Calibri" w:hAnsi="Calibri"/>
      <w:b/>
      <w:bCs/>
      <w:lang w:val="en-GB" w:eastAsia="en-GB" w:bidi="ar-SA"/>
    </w:rPr>
  </w:style>
  <w:style w:type="paragraph" w:customStyle="1" w:styleId="ColorfulList-Accent11">
    <w:name w:val="Colorful List - Accent 11"/>
    <w:basedOn w:val="Normal"/>
    <w:uiPriority w:val="34"/>
    <w:qFormat/>
    <w:rsid w:val="00742A20"/>
    <w:pPr>
      <w:ind w:left="720"/>
      <w:contextualSpacing/>
    </w:pPr>
  </w:style>
  <w:style w:type="character" w:customStyle="1" w:styleId="fn">
    <w:name w:val="fn"/>
    <w:basedOn w:val="DefaultParagraphFont"/>
    <w:rsid w:val="00742A20"/>
  </w:style>
  <w:style w:type="character" w:customStyle="1" w:styleId="year">
    <w:name w:val="year"/>
    <w:basedOn w:val="DefaultParagraphFont"/>
    <w:rsid w:val="00742A20"/>
  </w:style>
  <w:style w:type="character" w:styleId="FollowedHyperlink">
    <w:name w:val="FollowedHyperlink"/>
    <w:rsid w:val="00396F60"/>
    <w:rPr>
      <w:color w:val="800080"/>
      <w:u w:val="single"/>
    </w:rPr>
  </w:style>
  <w:style w:type="paragraph" w:styleId="Header">
    <w:name w:val="header"/>
    <w:basedOn w:val="Normal"/>
    <w:link w:val="HeaderChar"/>
    <w:rsid w:val="007D356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7D356C"/>
    <w:rPr>
      <w:rFonts w:ascii="Calibri" w:hAnsi="Calibri"/>
      <w:sz w:val="22"/>
      <w:szCs w:val="22"/>
    </w:rPr>
  </w:style>
  <w:style w:type="paragraph" w:styleId="Footer">
    <w:name w:val="footer"/>
    <w:basedOn w:val="Normal"/>
    <w:link w:val="FooterChar"/>
    <w:uiPriority w:val="99"/>
    <w:rsid w:val="007D356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D356C"/>
    <w:rPr>
      <w:rFonts w:ascii="Calibri" w:hAnsi="Calibri"/>
      <w:sz w:val="22"/>
      <w:szCs w:val="22"/>
    </w:rPr>
  </w:style>
  <w:style w:type="character" w:styleId="Emphasis">
    <w:name w:val="Emphasis"/>
    <w:basedOn w:val="DefaultParagraphFont"/>
    <w:uiPriority w:val="20"/>
    <w:qFormat/>
    <w:rsid w:val="00663142"/>
    <w:rPr>
      <w:i/>
      <w:iCs/>
    </w:rPr>
  </w:style>
  <w:style w:type="paragraph" w:styleId="ListParagraph">
    <w:name w:val="List Paragraph"/>
    <w:basedOn w:val="Normal"/>
    <w:uiPriority w:val="34"/>
    <w:qFormat/>
    <w:rsid w:val="00552FEB"/>
    <w:pPr>
      <w:ind w:left="720"/>
      <w:contextualSpacing/>
    </w:pPr>
  </w:style>
  <w:style w:type="character" w:styleId="LineNumber">
    <w:name w:val="line number"/>
    <w:basedOn w:val="DefaultParagraphFont"/>
    <w:semiHidden/>
    <w:unhideWhenUsed/>
    <w:rsid w:val="00F46674"/>
  </w:style>
  <w:style w:type="table" w:styleId="TableGrid">
    <w:name w:val="Table Grid"/>
    <w:basedOn w:val="TableNormal"/>
    <w:rsid w:val="00AC06F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nhideWhenUsed/>
    <w:qFormat/>
    <w:rsid w:val="00AC06FA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40E69"/>
    <w:pPr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0E69"/>
    <w:rPr>
      <w:rFonts w:ascii="Calibri" w:hAnsi="Calibri"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A40E69"/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40E69"/>
    <w:rPr>
      <w:rFonts w:ascii="Calibri" w:hAnsi="Calibri" w:cs="Calibri"/>
      <w:noProof/>
      <w:sz w:val="22"/>
      <w:szCs w:val="2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D5E22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32849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List Bullet 2" w:semiHidden="0" w:unhideWhenUsed="0"/>
    <w:lsdException w:name="List Bullet 3" w:semiHidden="0" w:unhideWhenUsed="0"/>
    <w:lsdException w:name="List Bullet 4" w:semiHidden="0" w:unhideWhenUsed="0"/>
    <w:lsdException w:name="List Bullet 5" w:semiHidden="0" w:unhideWhenUsed="0"/>
    <w:lsdException w:name="List Number 2" w:semiHidden="0" w:unhideWhenUsed="0"/>
    <w:lsdException w:name="List Number 3" w:semiHidden="0" w:unhideWhenUsed="0"/>
    <w:lsdException w:name="List Number 4" w:semiHidden="0" w:unhideWhenUsed="0"/>
    <w:lsdException w:name="List Number 5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nhideWhenUsed="0" w:qFormat="1"/>
    <w:lsdException w:name="Emphasis" w:semiHidden="0" w:uiPriority="20" w:unhideWhenUsed="0" w:qFormat="1"/>
    <w:lsdException w:name="Normal (Web)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5F03"/>
    <w:pPr>
      <w:jc w:val="both"/>
    </w:pPr>
    <w:rPr>
      <w:rFonts w:ascii="Calibri" w:hAnsi="Calibri"/>
      <w:sz w:val="22"/>
      <w:szCs w:val="22"/>
    </w:rPr>
  </w:style>
  <w:style w:type="paragraph" w:styleId="Heading1">
    <w:name w:val="heading 1"/>
    <w:basedOn w:val="Normal"/>
    <w:next w:val="Normal"/>
    <w:qFormat/>
    <w:rsid w:val="00C658AC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7F1AE9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C658A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rsid w:val="00C658AC"/>
    <w:rPr>
      <w:sz w:val="16"/>
      <w:szCs w:val="16"/>
    </w:rPr>
  </w:style>
  <w:style w:type="paragraph" w:styleId="CommentText">
    <w:name w:val="annotation text"/>
    <w:basedOn w:val="Normal"/>
    <w:link w:val="CommentTextChar"/>
    <w:rsid w:val="00C658AC"/>
    <w:rPr>
      <w:sz w:val="20"/>
      <w:szCs w:val="20"/>
    </w:rPr>
  </w:style>
  <w:style w:type="character" w:customStyle="1" w:styleId="CommentTextChar">
    <w:name w:val="Comment Text Char"/>
    <w:link w:val="CommentText"/>
    <w:rsid w:val="00C658AC"/>
    <w:rPr>
      <w:lang w:val="en-GB" w:eastAsia="en-GB" w:bidi="ar-SA"/>
    </w:rPr>
  </w:style>
  <w:style w:type="paragraph" w:styleId="BalloonText">
    <w:name w:val="Balloon Text"/>
    <w:basedOn w:val="Normal"/>
    <w:semiHidden/>
    <w:rsid w:val="00C658AC"/>
    <w:rPr>
      <w:rFonts w:ascii="Tahoma" w:hAnsi="Tahoma" w:cs="Tahoma"/>
      <w:sz w:val="16"/>
      <w:szCs w:val="16"/>
    </w:rPr>
  </w:style>
  <w:style w:type="character" w:styleId="Hyperlink">
    <w:name w:val="Hyperlink"/>
    <w:rsid w:val="00CB5D65"/>
    <w:rPr>
      <w:color w:val="0000FF"/>
      <w:u w:val="single"/>
    </w:rPr>
  </w:style>
  <w:style w:type="paragraph" w:styleId="NormalWeb">
    <w:name w:val="Normal (Web)"/>
    <w:basedOn w:val="Normal"/>
    <w:uiPriority w:val="99"/>
    <w:rsid w:val="007F1AE9"/>
    <w:pPr>
      <w:spacing w:before="100" w:beforeAutospacing="1" w:after="100" w:afterAutospacing="1"/>
    </w:pPr>
  </w:style>
  <w:style w:type="character" w:styleId="Strong">
    <w:name w:val="Strong"/>
    <w:qFormat/>
    <w:rsid w:val="009C53AA"/>
    <w:rPr>
      <w:b/>
      <w:bCs/>
    </w:rPr>
  </w:style>
  <w:style w:type="character" w:customStyle="1" w:styleId="journal-title">
    <w:name w:val="journal-title"/>
    <w:rsid w:val="00FC18AB"/>
  </w:style>
  <w:style w:type="paragraph" w:styleId="CommentSubject">
    <w:name w:val="annotation subject"/>
    <w:basedOn w:val="CommentText"/>
    <w:next w:val="CommentText"/>
    <w:link w:val="CommentSubjectChar"/>
    <w:rsid w:val="007879D9"/>
    <w:rPr>
      <w:b/>
      <w:bCs/>
    </w:rPr>
  </w:style>
  <w:style w:type="character" w:customStyle="1" w:styleId="CommentSubjectChar">
    <w:name w:val="Comment Subject Char"/>
    <w:link w:val="CommentSubject"/>
    <w:rsid w:val="007879D9"/>
    <w:rPr>
      <w:rFonts w:ascii="Calibri" w:hAnsi="Calibri"/>
      <w:b/>
      <w:bCs/>
      <w:lang w:val="en-GB" w:eastAsia="en-GB" w:bidi="ar-SA"/>
    </w:rPr>
  </w:style>
  <w:style w:type="paragraph" w:customStyle="1" w:styleId="ColorfulList-Accent11">
    <w:name w:val="Colorful List - Accent 11"/>
    <w:basedOn w:val="Normal"/>
    <w:uiPriority w:val="34"/>
    <w:qFormat/>
    <w:rsid w:val="00742A20"/>
    <w:pPr>
      <w:ind w:left="720"/>
      <w:contextualSpacing/>
    </w:pPr>
  </w:style>
  <w:style w:type="character" w:customStyle="1" w:styleId="fn">
    <w:name w:val="fn"/>
    <w:basedOn w:val="DefaultParagraphFont"/>
    <w:rsid w:val="00742A20"/>
  </w:style>
  <w:style w:type="character" w:customStyle="1" w:styleId="year">
    <w:name w:val="year"/>
    <w:basedOn w:val="DefaultParagraphFont"/>
    <w:rsid w:val="00742A20"/>
  </w:style>
  <w:style w:type="character" w:styleId="FollowedHyperlink">
    <w:name w:val="FollowedHyperlink"/>
    <w:rsid w:val="00396F60"/>
    <w:rPr>
      <w:color w:val="800080"/>
      <w:u w:val="single"/>
    </w:rPr>
  </w:style>
  <w:style w:type="paragraph" w:styleId="Header">
    <w:name w:val="header"/>
    <w:basedOn w:val="Normal"/>
    <w:link w:val="HeaderChar"/>
    <w:rsid w:val="007D356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7D356C"/>
    <w:rPr>
      <w:rFonts w:ascii="Calibri" w:hAnsi="Calibri"/>
      <w:sz w:val="22"/>
      <w:szCs w:val="22"/>
    </w:rPr>
  </w:style>
  <w:style w:type="paragraph" w:styleId="Footer">
    <w:name w:val="footer"/>
    <w:basedOn w:val="Normal"/>
    <w:link w:val="FooterChar"/>
    <w:uiPriority w:val="99"/>
    <w:rsid w:val="007D356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D356C"/>
    <w:rPr>
      <w:rFonts w:ascii="Calibri" w:hAnsi="Calibri"/>
      <w:sz w:val="22"/>
      <w:szCs w:val="22"/>
    </w:rPr>
  </w:style>
  <w:style w:type="character" w:styleId="Emphasis">
    <w:name w:val="Emphasis"/>
    <w:basedOn w:val="DefaultParagraphFont"/>
    <w:uiPriority w:val="20"/>
    <w:qFormat/>
    <w:rsid w:val="00663142"/>
    <w:rPr>
      <w:i/>
      <w:iCs/>
    </w:rPr>
  </w:style>
  <w:style w:type="paragraph" w:styleId="ListParagraph">
    <w:name w:val="List Paragraph"/>
    <w:basedOn w:val="Normal"/>
    <w:uiPriority w:val="34"/>
    <w:qFormat/>
    <w:rsid w:val="00552FEB"/>
    <w:pPr>
      <w:ind w:left="720"/>
      <w:contextualSpacing/>
    </w:pPr>
  </w:style>
  <w:style w:type="character" w:styleId="LineNumber">
    <w:name w:val="line number"/>
    <w:basedOn w:val="DefaultParagraphFont"/>
    <w:semiHidden/>
    <w:unhideWhenUsed/>
    <w:rsid w:val="00F46674"/>
  </w:style>
  <w:style w:type="table" w:styleId="TableGrid">
    <w:name w:val="Table Grid"/>
    <w:basedOn w:val="TableNormal"/>
    <w:rsid w:val="00AC06F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nhideWhenUsed/>
    <w:qFormat/>
    <w:rsid w:val="00AC06FA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40E69"/>
    <w:pPr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0E69"/>
    <w:rPr>
      <w:rFonts w:ascii="Calibri" w:hAnsi="Calibri"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A40E69"/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40E69"/>
    <w:rPr>
      <w:rFonts w:ascii="Calibri" w:hAnsi="Calibri" w:cs="Calibri"/>
      <w:noProof/>
      <w:sz w:val="22"/>
      <w:szCs w:val="2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D5E22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3284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52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41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56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7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9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16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93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9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3770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395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930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751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516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3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00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54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76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089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846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137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717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671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89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0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77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79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71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49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doi.org/10.1016/j.healthplace.2015.12.002" TargetMode="External"/><Relationship Id="rId18" Type="http://schemas.openxmlformats.org/officeDocument/2006/relationships/hyperlink" Target="https://www.R-project.org/" TargetMode="External"/><Relationship Id="rId26" Type="http://schemas.microsoft.com/office/2011/relationships/commentsExtended" Target="commentsExtended.xml"/><Relationship Id="rId3" Type="http://schemas.openxmlformats.org/officeDocument/2006/relationships/styles" Target="styles.xml"/><Relationship Id="rId21" Type="http://schemas.openxmlformats.org/officeDocument/2006/relationships/hyperlink" Target="https://doi.org/10.26181/5f583219bd440" TargetMode="Externa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hyperlink" Target="https://www.abs.gov.au/AUSSTATS/abs@.nsf/Lookup/2074.0Main+Features12016?OpenDocument" TargetMode="External"/><Relationship Id="rId25" Type="http://schemas.microsoft.com/office/2016/09/relationships/commentsIds" Target="commentsIds.xml"/><Relationship Id="rId2" Type="http://schemas.openxmlformats.org/officeDocument/2006/relationships/numbering" Target="numbering.xml"/><Relationship Id="rId16" Type="http://schemas.openxmlformats.org/officeDocument/2006/relationships/hyperlink" Target="https://www.abs.gov.au/ausstats/abs@.nsf/Lookup/by%20Subject/1270.0.55.004~July%202016~Main%20Features~Summary%20Table~7" TargetMode="External"/><Relationship Id="rId20" Type="http://schemas.openxmlformats.org/officeDocument/2006/relationships/hyperlink" Target="https://rmarkdown.rstudio.com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g"/><Relationship Id="rId24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hyperlink" Target="https://www.abs.gov.au/ausstats/abs@.nsf/Lookup/by%20Subject/1270.0.55.001~July%202016~Main%20Features~Overview~1" TargetMode="External"/><Relationship Id="rId23" Type="http://schemas.openxmlformats.org/officeDocument/2006/relationships/fontTable" Target="fontTable.xml"/><Relationship Id="rId10" Type="http://schemas.openxmlformats.org/officeDocument/2006/relationships/image" Target="media/image2.jpg"/><Relationship Id="rId19" Type="http://schemas.openxmlformats.org/officeDocument/2006/relationships/hyperlink" Target="https://doi.org/10.32614/RJ-2018-009" TargetMode="External"/><Relationship Id="rId4" Type="http://schemas.microsoft.com/office/2007/relationships/stylesWithEffects" Target="stylesWithEffects.xml"/><Relationship Id="rId9" Type="http://schemas.openxmlformats.org/officeDocument/2006/relationships/image" Target="media/image1.jpg"/><Relationship Id="rId14" Type="http://schemas.openxmlformats.org/officeDocument/2006/relationships/hyperlink" Target="https://doi.org/10.1016/j.archger.2017.08.003" TargetMode="External"/><Relationship Id="rId22" Type="http://schemas.openxmlformats.org/officeDocument/2006/relationships/footer" Target="footer1.xml"/><Relationship Id="rId27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F9155EC-FC32-4966-B1AD-C6BD4AC63D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7</Pages>
  <Words>5506</Words>
  <Characters>31389</Characters>
  <Application>Microsoft Office Word</Application>
  <DocSecurity>0</DocSecurity>
  <Lines>261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ata Descriptor Template</vt:lpstr>
    </vt:vector>
  </TitlesOfParts>
  <Company>Macmillan Publishing</Company>
  <LinksUpToDate>false</LinksUpToDate>
  <CharactersWithSpaces>36822</CharactersWithSpaces>
  <SharedDoc>false</SharedDoc>
  <HLinks>
    <vt:vector size="6" baseType="variant">
      <vt:variant>
        <vt:i4>8126496</vt:i4>
      </vt:variant>
      <vt:variant>
        <vt:i4>0</vt:i4>
      </vt:variant>
      <vt:variant>
        <vt:i4>0</vt:i4>
      </vt:variant>
      <vt:variant>
        <vt:i4>5</vt:i4>
      </vt:variant>
      <vt:variant>
        <vt:lpwstr>http://www.nature.com/scientificdata/for-authors/data-deposition-policies/</vt:lpwstr>
      </vt:variant>
      <vt:variant>
        <vt:lpwstr>recommended-repositories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ata Descriptor Template</dc:title>
  <dc:creator>andrew.hufton</dc:creator>
  <cp:lastModifiedBy>dewoller</cp:lastModifiedBy>
  <cp:revision>6</cp:revision>
  <dcterms:created xsi:type="dcterms:W3CDTF">2020-09-25T01:06:00Z</dcterms:created>
  <dcterms:modified xsi:type="dcterms:W3CDTF">2020-09-25T10:04:00Z</dcterms:modified>
</cp:coreProperties>
</file>